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390F8" w14:textId="3920FB78" w:rsidR="002A1282" w:rsidRDefault="00E7381B" w:rsidP="00DB1C57">
      <w:pPr>
        <w:pStyle w:val="Title"/>
        <w:jc w:val="center"/>
      </w:pPr>
      <w:r w:rsidRPr="00DB1C57">
        <w:t xml:space="preserve">Gut microbiome </w:t>
      </w:r>
      <w:r w:rsidR="00756843" w:rsidRPr="00DB1C57">
        <w:t xml:space="preserve">and metabolome </w:t>
      </w:r>
      <w:r w:rsidRPr="00DB1C57">
        <w:t xml:space="preserve">alterations </w:t>
      </w:r>
      <w:r w:rsidR="001377B2" w:rsidRPr="00DB1C57">
        <w:t xml:space="preserve">with dietary feeding of </w:t>
      </w:r>
      <w:r w:rsidR="002A1282" w:rsidRPr="00DB1C57">
        <w:t>phenethyl isothiocyanate</w:t>
      </w:r>
      <w:r w:rsidRPr="00DB1C57">
        <w:t xml:space="preserve"> and cranberry</w:t>
      </w:r>
    </w:p>
    <w:p w14:paraId="415BFEAA" w14:textId="77777777" w:rsidR="00DB1C57" w:rsidRPr="00DB1C57" w:rsidRDefault="00DB1C57" w:rsidP="00DB1C57"/>
    <w:p w14:paraId="628D5A73" w14:textId="0F9A356D" w:rsidR="002A1282" w:rsidRPr="00660CF8" w:rsidRDefault="002A1282" w:rsidP="002A1282">
      <w:pPr>
        <w:spacing w:line="360" w:lineRule="auto"/>
        <w:rPr>
          <w:rFonts w:ascii="Times New Roman" w:hAnsi="Times New Roman" w:cs="Times New Roman"/>
          <w:color w:val="000000" w:themeColor="text1"/>
          <w:sz w:val="24"/>
        </w:rPr>
      </w:pPr>
      <w:r w:rsidRPr="002537B0">
        <w:rPr>
          <w:rFonts w:ascii="Times New Roman" w:hAnsi="Times New Roman" w:cs="Times New Roman"/>
          <w:sz w:val="24"/>
        </w:rPr>
        <w:t>Ran Yin</w:t>
      </w:r>
      <w:proofErr w:type="gramStart"/>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proofErr w:type="gramEnd"/>
      <w:r w:rsidRPr="002537B0">
        <w:rPr>
          <w:rFonts w:ascii="Times New Roman" w:hAnsi="Times New Roman" w:cs="Times New Roman"/>
          <w:sz w:val="24"/>
        </w:rPr>
        <w:t xml:space="preserve">, </w:t>
      </w:r>
      <w:r w:rsidR="00B42B05" w:rsidRPr="002537B0">
        <w:rPr>
          <w:rFonts w:ascii="Times New Roman" w:hAnsi="Times New Roman" w:cs="Times New Roman"/>
          <w:sz w:val="24"/>
        </w:rPr>
        <w:t>Davit Sargsyan</w:t>
      </w:r>
      <w:r w:rsidR="00B42B05"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2,#</w:t>
      </w:r>
      <w:r w:rsidR="00B42B05">
        <w:rPr>
          <w:rFonts w:ascii="Times New Roman" w:hAnsi="Times New Roman" w:cs="Times New Roman"/>
          <w:sz w:val="24"/>
        </w:rPr>
        <w:t xml:space="preserve">, </w:t>
      </w:r>
      <w:r>
        <w:rPr>
          <w:rFonts w:ascii="Times New Roman" w:hAnsi="Times New Roman" w:cs="Times New Roman"/>
          <w:sz w:val="24"/>
        </w:rPr>
        <w:t>R</w:t>
      </w:r>
      <w:r w:rsidRPr="002537B0">
        <w:rPr>
          <w:rFonts w:ascii="Times New Roman" w:hAnsi="Times New Roman" w:cs="Times New Roman"/>
          <w:sz w:val="24"/>
        </w:rPr>
        <w:t>enyi Wu</w:t>
      </w:r>
      <w:r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Shanyi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del w:id="0" w:author="Chi Chen" w:date="2021-03-26T17:20:00Z">
        <w:r w:rsidR="00B42B05" w:rsidRPr="00B42B05" w:rsidDel="00AD5C66">
          <w:rPr>
            <w:rFonts w:ascii="Times New Roman" w:hAnsi="Times New Roman" w:cs="Times New Roman"/>
            <w:sz w:val="24"/>
          </w:rPr>
          <w:delText>Chi Chen</w:delText>
        </w:r>
      </w:del>
      <w:proofErr w:type="spellStart"/>
      <w:ins w:id="1" w:author="Chi Chen" w:date="2021-03-26T17:20:00Z">
        <w:r w:rsidR="00AD5C66">
          <w:rPr>
            <w:rFonts w:ascii="Times New Roman" w:hAnsi="Times New Roman" w:cs="Times New Roman"/>
            <w:sz w:val="24"/>
          </w:rPr>
          <w:t>Yuyin</w:t>
        </w:r>
        <w:proofErr w:type="spellEnd"/>
        <w:r w:rsidR="00AD5C66">
          <w:rPr>
            <w:rFonts w:ascii="Times New Roman" w:hAnsi="Times New Roman" w:cs="Times New Roman"/>
            <w:sz w:val="24"/>
          </w:rPr>
          <w:t xml:space="preserve"> Zhou</w:t>
        </w:r>
      </w:ins>
      <w:ins w:id="2" w:author="Chi Chen" w:date="2021-03-26T17:23:00Z">
        <w:r w:rsidR="00A15672">
          <w:rPr>
            <w:rFonts w:ascii="Times New Roman" w:hAnsi="Times New Roman" w:cs="Times New Roman"/>
            <w:sz w:val="24"/>
            <w:vertAlign w:val="superscript"/>
          </w:rPr>
          <w:t>5</w:t>
        </w:r>
      </w:ins>
      <w:del w:id="3" w:author="Chi Chen" w:date="2021-03-26T17:23:00Z">
        <w:r w:rsidR="00B42B05" w:rsidDel="00A15672">
          <w:rPr>
            <w:rFonts w:ascii="Times New Roman" w:hAnsi="Times New Roman" w:cs="Times New Roman"/>
            <w:sz w:val="24"/>
            <w:vertAlign w:val="superscript"/>
          </w:rPr>
          <w:delText>x</w:delText>
        </w:r>
      </w:del>
      <w:r w:rsidR="00B42B05">
        <w:rPr>
          <w:rFonts w:ascii="Times New Roman" w:hAnsi="Times New Roman" w:cs="Times New Roman"/>
          <w:sz w:val="24"/>
        </w:rPr>
        <w:t xml:space="preserve">, </w:t>
      </w:r>
      <w:r w:rsidR="007A5EE3" w:rsidRPr="00660CF8">
        <w:rPr>
          <w:rFonts w:ascii="Times New Roman" w:hAnsi="Times New Roman" w:cs="Times New Roman"/>
          <w:color w:val="000000" w:themeColor="text1"/>
          <w:sz w:val="24"/>
        </w:rPr>
        <w:t>Zhan Gao</w:t>
      </w:r>
      <w:r w:rsidR="007A5EE3" w:rsidRPr="00660CF8">
        <w:rPr>
          <w:rFonts w:ascii="Times New Roman" w:hAnsi="Times New Roman" w:cs="Times New Roman"/>
          <w:color w:val="000000" w:themeColor="text1"/>
          <w:sz w:val="24"/>
          <w:vertAlign w:val="superscript"/>
        </w:rPr>
        <w:t>3</w:t>
      </w:r>
      <w:r w:rsidR="007A5EE3" w:rsidRPr="00660CF8">
        <w:rPr>
          <w:rFonts w:ascii="Times New Roman" w:hAnsi="Times New Roman" w:cs="Times New Roman"/>
          <w:color w:val="000000" w:themeColor="text1"/>
          <w:sz w:val="24"/>
        </w:rPr>
        <w:t xml:space="preserve">, </w:t>
      </w:r>
      <w:r w:rsidR="007A5EE3">
        <w:rPr>
          <w:rFonts w:ascii="Times New Roman" w:hAnsi="Times New Roman" w:cs="Times New Roman"/>
          <w:sz w:val="24"/>
        </w:rPr>
        <w:t>Amy Howell</w:t>
      </w:r>
      <w:r w:rsidR="007A5EE3" w:rsidRPr="007A5EE3">
        <w:rPr>
          <w:rFonts w:ascii="Times New Roman" w:hAnsi="Times New Roman" w:cs="Times New Roman"/>
          <w:sz w:val="24"/>
          <w:vertAlign w:val="superscript"/>
        </w:rPr>
        <w:t>4</w:t>
      </w:r>
      <w:r w:rsidR="007A5EE3">
        <w:rPr>
          <w:rFonts w:ascii="Times New Roman" w:hAnsi="Times New Roman" w:cs="Times New Roman"/>
          <w:sz w:val="24"/>
        </w:rPr>
        <w:t>, Chi Chen</w:t>
      </w:r>
      <w:r w:rsidR="007A5EE3" w:rsidRPr="007A5EE3">
        <w:rPr>
          <w:rFonts w:ascii="Times New Roman" w:hAnsi="Times New Roman" w:cs="Times New Roman"/>
          <w:sz w:val="24"/>
          <w:vertAlign w:val="superscript"/>
        </w:rPr>
        <w:t>5</w:t>
      </w:r>
      <w:r w:rsidR="007A5EE3">
        <w:rPr>
          <w:rFonts w:ascii="Times New Roman" w:hAnsi="Times New Roman" w:cs="Times New Roman"/>
          <w:sz w:val="24"/>
        </w:rPr>
        <w:t xml:space="preserve">, </w:t>
      </w:r>
      <w:r w:rsidRPr="00660CF8">
        <w:rPr>
          <w:rFonts w:ascii="Times New Roman" w:hAnsi="Times New Roman" w:cs="Times New Roman"/>
          <w:color w:val="000000" w:themeColor="text1"/>
          <w:sz w:val="24"/>
        </w:rPr>
        <w:t>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63D3DE65" w14:textId="77777777" w:rsidR="002A1282" w:rsidRDefault="002A1282" w:rsidP="002A1282">
      <w:pPr>
        <w:spacing w:line="360" w:lineRule="auto"/>
        <w:rPr>
          <w:rFonts w:ascii="Times New Roman" w:hAnsi="Times New Roman" w:cs="Times New Roman"/>
          <w:sz w:val="24"/>
        </w:rPr>
      </w:pPr>
    </w:p>
    <w:p w14:paraId="5207A2C1"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3C926C43"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767ED0D6" w14:textId="5D3C4CC6" w:rsidR="007A5EE3"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4</w:t>
      </w:r>
      <w:r w:rsidRPr="007A5EE3">
        <w:rPr>
          <w:rFonts w:ascii="Times New Roman" w:hAnsi="Times New Roman" w:cs="Times New Roman"/>
          <w:sz w:val="24"/>
        </w:rPr>
        <w:t>Rutgers University</w:t>
      </w:r>
      <w:r>
        <w:rPr>
          <w:rFonts w:ascii="Times New Roman" w:hAnsi="Times New Roman" w:cs="Times New Roman"/>
          <w:sz w:val="24"/>
        </w:rPr>
        <w:t xml:space="preserve"> </w:t>
      </w:r>
      <w:proofErr w:type="spellStart"/>
      <w:r w:rsidRPr="007A5EE3">
        <w:rPr>
          <w:rFonts w:ascii="Times New Roman" w:hAnsi="Times New Roman" w:cs="Times New Roman"/>
          <w:sz w:val="24"/>
        </w:rPr>
        <w:t>Marucci</w:t>
      </w:r>
      <w:proofErr w:type="spellEnd"/>
      <w:r w:rsidRPr="007A5EE3">
        <w:rPr>
          <w:rFonts w:ascii="Times New Roman" w:hAnsi="Times New Roman" w:cs="Times New Roman"/>
          <w:sz w:val="24"/>
        </w:rPr>
        <w:t xml:space="preserve"> Center for Blueberry Cranberry Research</w:t>
      </w:r>
      <w:r>
        <w:rPr>
          <w:rFonts w:ascii="Times New Roman" w:hAnsi="Times New Roman" w:cs="Times New Roman"/>
          <w:sz w:val="24"/>
        </w:rPr>
        <w:t>,</w:t>
      </w:r>
      <w:r w:rsidRPr="007A5EE3">
        <w:rPr>
          <w:rFonts w:ascii="Times New Roman" w:hAnsi="Times New Roman" w:cs="Times New Roman"/>
          <w:sz w:val="24"/>
        </w:rPr>
        <w:t>125A Lake Oswego R</w:t>
      </w:r>
      <w:r>
        <w:rPr>
          <w:rFonts w:ascii="Times New Roman" w:hAnsi="Times New Roman" w:cs="Times New Roman"/>
          <w:sz w:val="24"/>
        </w:rPr>
        <w:t xml:space="preserve">oad, </w:t>
      </w:r>
      <w:r w:rsidRPr="007A5EE3">
        <w:rPr>
          <w:rFonts w:ascii="Times New Roman" w:hAnsi="Times New Roman" w:cs="Times New Roman"/>
          <w:sz w:val="24"/>
        </w:rPr>
        <w:t>Chatsworth, NJ 08019</w:t>
      </w:r>
    </w:p>
    <w:p w14:paraId="737B4A81" w14:textId="6ADE4D95" w:rsidR="000D7854"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5</w:t>
      </w:r>
      <w:r w:rsidR="000D7854">
        <w:rPr>
          <w:rFonts w:ascii="Times New Roman" w:hAnsi="Times New Roman" w:cs="Times New Roman"/>
          <w:sz w:val="24"/>
        </w:rPr>
        <w:t xml:space="preserve">Departrment of Food Science and Nutrition, </w:t>
      </w:r>
      <w:r w:rsidR="0022364D">
        <w:rPr>
          <w:rFonts w:ascii="Times New Roman" w:hAnsi="Times New Roman" w:cs="Times New Roman"/>
          <w:sz w:val="24"/>
        </w:rPr>
        <w:t>University of Minnesota, 1354 St. Paul, MN 55108, USA.</w:t>
      </w:r>
    </w:p>
    <w:p w14:paraId="1BD7865F" w14:textId="77777777" w:rsidR="000D7854" w:rsidRDefault="000D7854" w:rsidP="000D7854">
      <w:pPr>
        <w:spacing w:line="360" w:lineRule="auto"/>
        <w:rPr>
          <w:rFonts w:ascii="Times New Roman" w:hAnsi="Times New Roman" w:cs="Times New Roman"/>
          <w:sz w:val="24"/>
          <w:vertAlign w:val="superscript"/>
        </w:rPr>
      </w:pPr>
    </w:p>
    <w:p w14:paraId="13D73DD7" w14:textId="60E3D2BC" w:rsidR="002A1282" w:rsidRDefault="002A1282" w:rsidP="002A1282">
      <w:pPr>
        <w:spacing w:line="36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436C15A1" w14:textId="77777777" w:rsidR="002A1282" w:rsidRDefault="002A1282" w:rsidP="002A1282">
      <w:pPr>
        <w:spacing w:line="360" w:lineRule="auto"/>
        <w:rPr>
          <w:rFonts w:ascii="Times New Roman" w:hAnsi="Times New Roman" w:cs="Times New Roman"/>
          <w:sz w:val="24"/>
        </w:rPr>
      </w:pPr>
    </w:p>
    <w:p w14:paraId="7834BF6A" w14:textId="3716F79E" w:rsidR="00BF0CFE" w:rsidRPr="007F3B3D" w:rsidRDefault="00BF0CFE" w:rsidP="006B5DF1">
      <w:pPr>
        <w:spacing w:line="36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6E756554"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hone: +1-848-445-6369/8</w:t>
      </w:r>
    </w:p>
    <w:p w14:paraId="28BD2FB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Fax: +1 732 445 3134</w:t>
      </w:r>
    </w:p>
    <w:p w14:paraId="7CDD58F9" w14:textId="77777777" w:rsidR="009232E0"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mail: kongt@pharmacy.rutgers.edu</w:t>
      </w:r>
    </w:p>
    <w:p w14:paraId="52AB3733" w14:textId="77777777" w:rsidR="009232E0" w:rsidRPr="007F3B3D" w:rsidRDefault="009232E0" w:rsidP="006B5DF1">
      <w:pPr>
        <w:spacing w:line="360" w:lineRule="auto"/>
        <w:rPr>
          <w:rFonts w:ascii="Times New Roman" w:hAnsi="Times New Roman" w:cs="Times New Roman"/>
          <w:sz w:val="24"/>
        </w:rPr>
      </w:pPr>
    </w:p>
    <w:p w14:paraId="0D718B5A" w14:textId="77777777" w:rsidR="009232E0" w:rsidRPr="007F3B3D" w:rsidRDefault="009232E0" w:rsidP="006B5DF1">
      <w:pPr>
        <w:spacing w:line="360" w:lineRule="auto"/>
        <w:rPr>
          <w:rFonts w:ascii="Times New Roman" w:hAnsi="Times New Roman" w:cs="Times New Roman"/>
          <w:sz w:val="24"/>
        </w:rPr>
      </w:pPr>
    </w:p>
    <w:p w14:paraId="57FBBDC8"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br w:type="page"/>
      </w:r>
    </w:p>
    <w:p w14:paraId="6FAC836F"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Abstract</w:t>
      </w:r>
    </w:p>
    <w:p w14:paraId="3AD81515" w14:textId="2E8A21BE" w:rsidR="0059064E" w:rsidRDefault="002A1282" w:rsidP="002A1282">
      <w:pPr>
        <w:spacing w:line="360" w:lineRule="auto"/>
        <w:rPr>
          <w:rFonts w:ascii="Times New Roman" w:hAnsi="Times New Roman" w:cs="Times New Roman"/>
          <w:sz w:val="24"/>
        </w:rPr>
      </w:pPr>
      <w:r>
        <w:rPr>
          <w:rFonts w:ascii="Times New Roman" w:hAnsi="Times New Roman" w:cs="Times New Roman"/>
          <w:sz w:val="24"/>
        </w:rPr>
        <w:t>Recent studies have demonstrated that diet</w:t>
      </w:r>
      <w:r w:rsidR="0059064E">
        <w:rPr>
          <w:rFonts w:ascii="Times New Roman" w:hAnsi="Times New Roman" w:cs="Times New Roman"/>
          <w:sz w:val="24"/>
        </w:rPr>
        <w:t xml:space="preserve">, </w:t>
      </w:r>
      <w:r>
        <w:rPr>
          <w:rFonts w:ascii="Times New Roman" w:hAnsi="Times New Roman" w:cs="Times New Roman"/>
          <w:sz w:val="24"/>
        </w:rPr>
        <w:t>genotype</w:t>
      </w:r>
      <w:ins w:id="4" w:author="Renyi Wu" w:date="2021-03-27T12:26:00Z">
        <w:r w:rsidR="00F926D1">
          <w:rPr>
            <w:rFonts w:ascii="Times New Roman" w:hAnsi="Times New Roman" w:cs="Times New Roman"/>
            <w:sz w:val="24"/>
          </w:rPr>
          <w:t>,</w:t>
        </w:r>
      </w:ins>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 xml:space="preserve">composition which, in </w:t>
      </w:r>
      <w:r w:rsidR="00E7381B">
        <w:rPr>
          <w:rFonts w:ascii="Times New Roman" w:hAnsi="Times New Roman" w:cs="Times New Roman"/>
          <w:sz w:val="24"/>
        </w:rPr>
        <w:t>turn, may</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Pr="00E56D53">
        <w:rPr>
          <w:rFonts w:ascii="Times New Roman" w:hAnsi="Times New Roman" w:cs="Times New Roman"/>
          <w:sz w:val="24"/>
        </w:rPr>
        <w:t>In th</w:t>
      </w:r>
      <w:r w:rsidR="0059064E">
        <w:rPr>
          <w:rFonts w:ascii="Times New Roman" w:hAnsi="Times New Roman" w:cs="Times New Roman"/>
          <w:sz w:val="24"/>
        </w:rPr>
        <w:t xml:space="preserve">e current </w:t>
      </w:r>
      <w:r w:rsidRPr="00E56D53">
        <w:rPr>
          <w:rFonts w:ascii="Times New Roman" w:hAnsi="Times New Roman" w:cs="Times New Roman"/>
          <w:sz w:val="24"/>
        </w:rPr>
        <w:t xml:space="preserve">study, we performed dietary </w:t>
      </w:r>
      <w:r>
        <w:rPr>
          <w:rFonts w:ascii="Times New Roman" w:hAnsi="Times New Roman" w:cs="Times New Roman"/>
          <w:sz w:val="24"/>
        </w:rPr>
        <w:t>intervention</w:t>
      </w:r>
      <w:r w:rsidRPr="00E56D53">
        <w:rPr>
          <w:rFonts w:ascii="Times New Roman" w:hAnsi="Times New Roman" w:cs="Times New Roman"/>
          <w:sz w:val="24"/>
        </w:rPr>
        <w:t xml:space="preserve">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 xml:space="preserve">phenethyl isothiocyanate (PEITC), a bioactive phytochemical </w:t>
      </w:r>
      <w:r w:rsidRPr="00EE6093">
        <w:rPr>
          <w:rFonts w:ascii="Times New Roman" w:hAnsi="Times New Roman" w:cs="Times New Roman"/>
          <w:sz w:val="24"/>
        </w:rPr>
        <w:t xml:space="preserve">found </w:t>
      </w:r>
      <w:r>
        <w:rPr>
          <w:rFonts w:ascii="Times New Roman" w:hAnsi="Times New Roman" w:cs="Times New Roman"/>
          <w:sz w:val="24"/>
        </w:rPr>
        <w:t xml:space="preserve">abundantly </w:t>
      </w:r>
      <w:r w:rsidRPr="00EE6093">
        <w:rPr>
          <w:rFonts w:ascii="Times New Roman" w:hAnsi="Times New Roman" w:cs="Times New Roman"/>
          <w:sz w:val="24"/>
        </w:rPr>
        <w:t xml:space="preserve">in cruciferous vegetables </w:t>
      </w:r>
      <w:r>
        <w:rPr>
          <w:rFonts w:ascii="Times New Roman" w:hAnsi="Times New Roman" w:cs="Times New Roman"/>
          <w:sz w:val="24"/>
        </w:rPr>
        <w:t xml:space="preserve">such as </w:t>
      </w:r>
      <w:r w:rsidRPr="00EE6093">
        <w:rPr>
          <w:rFonts w:ascii="Times New Roman" w:hAnsi="Times New Roman" w:cs="Times New Roman"/>
          <w:sz w:val="24"/>
        </w:rPr>
        <w:t>watercress</w:t>
      </w:r>
      <w:r>
        <w:rPr>
          <w:rFonts w:ascii="Times New Roman" w:hAnsi="Times New Roman" w:cs="Times New Roman"/>
          <w:sz w:val="24"/>
        </w:rPr>
        <w:t xml:space="preserve">, </w:t>
      </w:r>
      <w:r w:rsidR="00E7381B">
        <w:rPr>
          <w:rFonts w:ascii="Times New Roman" w:hAnsi="Times New Roman" w:cs="Times New Roman"/>
          <w:sz w:val="24"/>
        </w:rPr>
        <w:t xml:space="preserve">and cranberry,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044181">
        <w:rPr>
          <w:rFonts w:ascii="Times New Roman" w:hAnsi="Times New Roman" w:cs="Times New Roman"/>
          <w:sz w:val="24"/>
        </w:rPr>
        <w:t>. In addition, some of the mice were challenged with dextran sulfate sodium (DSS) to simulate inflammatory conditions found in patients suffering from inflammatory bowel disease (IBD)</w:t>
      </w:r>
      <w:r w:rsidRPr="00D976FD">
        <w:rPr>
          <w:rFonts w:ascii="Times New Roman" w:hAnsi="Times New Roman" w:cs="Times New Roman"/>
          <w:sz w:val="24"/>
        </w:rPr>
        <w:t xml:space="preserve">. </w:t>
      </w:r>
      <w:r w:rsidR="0056538F">
        <w:rPr>
          <w:rFonts w:ascii="Times New Roman" w:hAnsi="Times New Roman" w:cs="Times New Roman"/>
          <w:sz w:val="24"/>
        </w:rPr>
        <w:t xml:space="preserve">Nrf2 is a master regulator of oxidative stress and </w:t>
      </w:r>
      <w:r w:rsidR="0056538F" w:rsidRPr="00D976FD">
        <w:rPr>
          <w:rFonts w:ascii="Times New Roman" w:hAnsi="Times New Roman" w:cs="Times New Roman"/>
          <w:sz w:val="24"/>
        </w:rPr>
        <w:t>inflammation</w:t>
      </w:r>
      <w:r w:rsidR="0056538F">
        <w:rPr>
          <w:rFonts w:ascii="Times New Roman" w:hAnsi="Times New Roman" w:cs="Times New Roman"/>
          <w:sz w:val="24"/>
        </w:rPr>
        <w:t xml:space="preserve"> and have been shown to be</w:t>
      </w:r>
      <w:r w:rsidR="000B74ED">
        <w:rPr>
          <w:rFonts w:ascii="Times New Roman" w:hAnsi="Times New Roman" w:cs="Times New Roman"/>
          <w:sz w:val="24"/>
        </w:rPr>
        <w:t xml:space="preserve"> affected</w:t>
      </w:r>
      <w:r w:rsidR="0056538F">
        <w:rPr>
          <w:rFonts w:ascii="Times New Roman" w:hAnsi="Times New Roman" w:cs="Times New Roman"/>
          <w:sz w:val="24"/>
        </w:rPr>
        <w:t xml:space="preserve"> by microbial metabolites. </w:t>
      </w:r>
      <w:r w:rsidRPr="00D976FD">
        <w:rPr>
          <w:rFonts w:ascii="Times New Roman" w:hAnsi="Times New Roman" w:cs="Times New Roman"/>
          <w:sz w:val="24"/>
        </w:rPr>
        <w:t xml:space="preserve">The fecal microbiota profiles were examined by 16s ribosomal RNA </w:t>
      </w:r>
      <w:ins w:id="5" w:author="Renyi Wu" w:date="2021-03-27T12:28:00Z">
        <w:r w:rsidR="00F926D1">
          <w:rPr>
            <w:rFonts w:ascii="Times New Roman" w:hAnsi="Times New Roman" w:cs="Times New Roman"/>
            <w:sz w:val="24"/>
          </w:rPr>
          <w:t xml:space="preserve">gene </w:t>
        </w:r>
      </w:ins>
      <w:r w:rsidRPr="00D976FD">
        <w:rPr>
          <w:rFonts w:ascii="Times New Roman" w:hAnsi="Times New Roman" w:cs="Times New Roman"/>
          <w:sz w:val="24"/>
        </w:rPr>
        <w:t xml:space="preserve">sequencing. </w:t>
      </w:r>
      <w:r w:rsidR="0059064E">
        <w:rPr>
          <w:rFonts w:ascii="Times New Roman" w:hAnsi="Times New Roman" w:cs="Times New Roman"/>
          <w:sz w:val="24"/>
        </w:rPr>
        <w:t xml:space="preserve">At the same time, we </w:t>
      </w:r>
      <w:r w:rsidR="00044181">
        <w:rPr>
          <w:rFonts w:ascii="Times New Roman" w:hAnsi="Times New Roman" w:cs="Times New Roman"/>
          <w:sz w:val="24"/>
        </w:rPr>
        <w:t xml:space="preserve">also isolated and analyzed microbial metabolite profiles from fecal samples to understand downstream changes in these communities. </w:t>
      </w:r>
    </w:p>
    <w:p w14:paraId="33D58594" w14:textId="77777777" w:rsidR="0059064E" w:rsidRDefault="0059064E" w:rsidP="002A1282">
      <w:pPr>
        <w:spacing w:line="360" w:lineRule="auto"/>
        <w:rPr>
          <w:rFonts w:ascii="Times New Roman" w:hAnsi="Times New Roman" w:cs="Times New Roman"/>
          <w:sz w:val="24"/>
        </w:rPr>
      </w:pPr>
    </w:p>
    <w:p w14:paraId="517B7D92" w14:textId="7E19B823" w:rsidR="006E7871" w:rsidRDefault="00BE4478" w:rsidP="002A1282">
      <w:pPr>
        <w:spacing w:line="360" w:lineRule="auto"/>
        <w:rPr>
          <w:ins w:id="6" w:author="Renyi Wu" w:date="2021-03-27T13:28:00Z"/>
          <w:rFonts w:ascii="Times New Roman" w:hAnsi="Times New Roman" w:cs="Times New Roman"/>
          <w:sz w:val="24"/>
        </w:rPr>
      </w:pPr>
      <w:r>
        <w:rPr>
          <w:rFonts w:ascii="Times New Roman" w:hAnsi="Times New Roman" w:cs="Times New Roman"/>
          <w:sz w:val="24"/>
        </w:rPr>
        <w:t xml:space="preserve">The study showed that alpha and beta diversity differences </w:t>
      </w:r>
      <w:r w:rsidR="006E7871">
        <w:rPr>
          <w:rFonts w:ascii="Times New Roman" w:hAnsi="Times New Roman" w:cs="Times New Roman"/>
          <w:sz w:val="24"/>
        </w:rPr>
        <w:t xml:space="preserve">of microbiota </w:t>
      </w:r>
      <w:r>
        <w:rPr>
          <w:rFonts w:ascii="Times New Roman" w:hAnsi="Times New Roman" w:cs="Times New Roman"/>
          <w:sz w:val="24"/>
        </w:rPr>
        <w:t>were associated with genotype</w:t>
      </w:r>
      <w:r w:rsidR="00044181">
        <w:rPr>
          <w:rFonts w:ascii="Times New Roman" w:hAnsi="Times New Roman" w:cs="Times New Roman"/>
          <w:sz w:val="24"/>
        </w:rPr>
        <w:t xml:space="preserve">, </w:t>
      </w:r>
      <w:r>
        <w:rPr>
          <w:rFonts w:ascii="Times New Roman" w:hAnsi="Times New Roman" w:cs="Times New Roman"/>
          <w:sz w:val="24"/>
        </w:rPr>
        <w:t>time progression</w:t>
      </w:r>
      <w:r w:rsidR="00044181">
        <w:rPr>
          <w:rFonts w:ascii="Times New Roman" w:hAnsi="Times New Roman" w:cs="Times New Roman"/>
          <w:sz w:val="24"/>
        </w:rPr>
        <w:t xml:space="preserve"> and </w:t>
      </w:r>
      <w:r w:rsidR="006E7871">
        <w:rPr>
          <w:rFonts w:ascii="Times New Roman" w:hAnsi="Times New Roman" w:cs="Times New Roman"/>
          <w:sz w:val="24"/>
        </w:rPr>
        <w:t>DSS treatment</w:t>
      </w:r>
      <w:r>
        <w:rPr>
          <w:rFonts w:ascii="Times New Roman" w:hAnsi="Times New Roman" w:cs="Times New Roman"/>
          <w:sz w:val="24"/>
        </w:rPr>
        <w:t>. Specifically, alpha diversity was higher in the Nrf2 KO mice compared to the WT</w:t>
      </w:r>
      <w:ins w:id="7" w:author="Renyi Wu" w:date="2021-03-27T12:29:00Z">
        <w:r w:rsidR="00F926D1">
          <w:rPr>
            <w:rFonts w:ascii="Times New Roman" w:hAnsi="Times New Roman" w:cs="Times New Roman"/>
            <w:sz w:val="24"/>
          </w:rPr>
          <w:t xml:space="preserve"> mice</w:t>
        </w:r>
      </w:ins>
      <w:r>
        <w:rPr>
          <w:rFonts w:ascii="Times New Roman" w:hAnsi="Times New Roman" w:cs="Times New Roman"/>
          <w:sz w:val="24"/>
        </w:rPr>
        <w:t xml:space="preserve">. </w:t>
      </w:r>
      <w:r w:rsidR="00B22F15">
        <w:rPr>
          <w:rFonts w:ascii="Times New Roman" w:hAnsi="Times New Roman" w:cs="Times New Roman"/>
          <w:sz w:val="24"/>
        </w:rPr>
        <w:t>The average r</w:t>
      </w:r>
      <w:r w:rsidR="003D10F6">
        <w:rPr>
          <w:rFonts w:ascii="Times New Roman" w:hAnsi="Times New Roman" w:cs="Times New Roman"/>
          <w:sz w:val="24"/>
        </w:rPr>
        <w:t xml:space="preserve">atio of </w:t>
      </w:r>
      <w:r w:rsidR="003D10F6" w:rsidRPr="00044181">
        <w:rPr>
          <w:rFonts w:ascii="Times New Roman" w:hAnsi="Times New Roman" w:cs="Times New Roman"/>
          <w:i/>
          <w:iCs/>
          <w:sz w:val="24"/>
        </w:rPr>
        <w:t>Bacteroidetes</w:t>
      </w:r>
      <w:r w:rsidR="003D10F6">
        <w:rPr>
          <w:rFonts w:ascii="Times New Roman" w:hAnsi="Times New Roman" w:cs="Times New Roman"/>
          <w:sz w:val="24"/>
        </w:rPr>
        <w:t xml:space="preserve"> to </w:t>
      </w:r>
      <w:r w:rsidR="003D10F6" w:rsidRPr="00044181">
        <w:rPr>
          <w:rFonts w:ascii="Times New Roman" w:hAnsi="Times New Roman" w:cs="Times New Roman"/>
          <w:i/>
          <w:iCs/>
          <w:sz w:val="24"/>
        </w:rPr>
        <w:t>Firmicutes</w:t>
      </w:r>
      <w:r w:rsidR="003D10F6">
        <w:rPr>
          <w:rFonts w:ascii="Times New Roman" w:hAnsi="Times New Roman" w:cs="Times New Roman"/>
          <w:sz w:val="24"/>
        </w:rPr>
        <w:t xml:space="preserve">, </w:t>
      </w:r>
      <w:commentRangeStart w:id="8"/>
      <w:r w:rsidR="003D10F6">
        <w:rPr>
          <w:rFonts w:ascii="Times New Roman" w:hAnsi="Times New Roman" w:cs="Times New Roman"/>
          <w:sz w:val="24"/>
        </w:rPr>
        <w:t xml:space="preserve">the two major bacterial </w:t>
      </w:r>
      <w:del w:id="9" w:author="Renyi Wu" w:date="2021-03-27T12:29:00Z">
        <w:r w:rsidR="003D10F6" w:rsidDel="00F926D1">
          <w:rPr>
            <w:rFonts w:ascii="Times New Roman" w:hAnsi="Times New Roman" w:cs="Times New Roman"/>
            <w:sz w:val="24"/>
          </w:rPr>
          <w:delText xml:space="preserve"> </w:delText>
        </w:r>
      </w:del>
      <w:r w:rsidR="003D10F6">
        <w:rPr>
          <w:rFonts w:ascii="Times New Roman" w:hAnsi="Times New Roman" w:cs="Times New Roman"/>
          <w:sz w:val="24"/>
        </w:rPr>
        <w:t>phylum that combined represented between 65.7</w:t>
      </w:r>
      <w:r w:rsidR="00DC47C0">
        <w:rPr>
          <w:rFonts w:ascii="Times New Roman" w:hAnsi="Times New Roman" w:cs="Times New Roman"/>
          <w:sz w:val="24"/>
        </w:rPr>
        <w:t>%</w:t>
      </w:r>
      <w:r w:rsidR="003D10F6">
        <w:rPr>
          <w:rFonts w:ascii="Times New Roman" w:hAnsi="Times New Roman" w:cs="Times New Roman"/>
          <w:sz w:val="24"/>
        </w:rPr>
        <w:t xml:space="preserve"> and 96.0</w:t>
      </w:r>
      <w:r w:rsidR="00DC47C0">
        <w:rPr>
          <w:rFonts w:ascii="Times New Roman" w:hAnsi="Times New Roman" w:cs="Times New Roman"/>
          <w:sz w:val="24"/>
        </w:rPr>
        <w:t>%</w:t>
      </w:r>
      <w:r w:rsidR="003D10F6">
        <w:rPr>
          <w:rFonts w:ascii="Times New Roman" w:hAnsi="Times New Roman" w:cs="Times New Roman"/>
          <w:sz w:val="24"/>
        </w:rPr>
        <w:t xml:space="preserve"> of all bacterial </w:t>
      </w:r>
      <w:r w:rsidR="0013396A">
        <w:rPr>
          <w:rFonts w:ascii="Times New Roman" w:hAnsi="Times New Roman" w:cs="Times New Roman"/>
          <w:sz w:val="24"/>
        </w:rPr>
        <w:t>operational taxonomic units (OUT)</w:t>
      </w:r>
      <w:r w:rsidR="003D10F6">
        <w:rPr>
          <w:rFonts w:ascii="Times New Roman" w:hAnsi="Times New Roman" w:cs="Times New Roman"/>
          <w:sz w:val="24"/>
        </w:rPr>
        <w:t xml:space="preserve"> in the samples</w:t>
      </w:r>
      <w:commentRangeEnd w:id="8"/>
      <w:r w:rsidR="006E7871">
        <w:rPr>
          <w:rFonts w:ascii="Times New Roman" w:hAnsi="Times New Roman" w:cs="Times New Roman"/>
          <w:sz w:val="24"/>
        </w:rPr>
        <w:t xml:space="preserve"> </w:t>
      </w:r>
      <w:r w:rsidR="0013396A" w:rsidRPr="006E7871">
        <w:rPr>
          <w:rStyle w:val="CommentReference"/>
          <w:strike/>
          <w:color w:val="FF0000"/>
          <w:sz w:val="24"/>
          <w:szCs w:val="24"/>
        </w:rPr>
        <w:commentReference w:id="8"/>
      </w:r>
      <w:r w:rsidR="003D10F6">
        <w:rPr>
          <w:rFonts w:ascii="Times New Roman" w:hAnsi="Times New Roman" w:cs="Times New Roman"/>
          <w:sz w:val="24"/>
        </w:rPr>
        <w:t>,</w:t>
      </w:r>
      <w:r w:rsidR="00B22F15">
        <w:rPr>
          <w:rFonts w:ascii="Times New Roman" w:hAnsi="Times New Roman" w:cs="Times New Roman"/>
          <w:sz w:val="24"/>
        </w:rPr>
        <w:t xml:space="preserve"> </w:t>
      </w:r>
      <w:del w:id="10" w:author="Renyi Wu" w:date="2021-03-27T12:30:00Z">
        <w:r w:rsidR="00B22F15" w:rsidRPr="006E7871" w:rsidDel="00F926D1">
          <w:rPr>
            <w:rFonts w:ascii="Times New Roman" w:hAnsi="Times New Roman" w:cs="Times New Roman"/>
            <w:color w:val="FF0000"/>
            <w:sz w:val="24"/>
            <w:u w:val="single"/>
          </w:rPr>
          <w:delText>varied between 1.43 and 2.15</w:delText>
        </w:r>
      </w:del>
      <w:ins w:id="11" w:author="Renyi Wu" w:date="2021-03-27T12:30:00Z">
        <w:r w:rsidR="00F926D1">
          <w:rPr>
            <w:rFonts w:ascii="Times New Roman" w:hAnsi="Times New Roman" w:cs="Times New Roman"/>
            <w:color w:val="FF0000"/>
            <w:sz w:val="24"/>
            <w:u w:val="single"/>
          </w:rPr>
          <w:t>was higher</w:t>
        </w:r>
      </w:ins>
      <w:r w:rsidR="00B22F15" w:rsidRPr="006E7871">
        <w:rPr>
          <w:rFonts w:ascii="Times New Roman" w:hAnsi="Times New Roman" w:cs="Times New Roman"/>
          <w:color w:val="FF0000"/>
          <w:sz w:val="24"/>
          <w:u w:val="single"/>
        </w:rPr>
        <w:t xml:space="preserve"> in the Nrf2 KO samples </w:t>
      </w:r>
      <w:del w:id="12" w:author="Renyi Wu" w:date="2021-03-27T12:30:00Z">
        <w:r w:rsidR="00B22F15" w:rsidRPr="006E7871" w:rsidDel="00F926D1">
          <w:rPr>
            <w:rFonts w:ascii="Times New Roman" w:hAnsi="Times New Roman" w:cs="Times New Roman"/>
            <w:color w:val="FF0000"/>
            <w:sz w:val="24"/>
            <w:u w:val="single"/>
          </w:rPr>
          <w:delText>across all 3 timepoints but was around 1</w:delText>
        </w:r>
      </w:del>
      <w:ins w:id="13" w:author="Renyi Wu" w:date="2021-03-27T12:30:00Z">
        <w:r w:rsidR="00F926D1">
          <w:rPr>
            <w:rFonts w:ascii="Times New Roman" w:hAnsi="Times New Roman" w:cs="Times New Roman"/>
            <w:color w:val="FF0000"/>
            <w:sz w:val="24"/>
            <w:u w:val="single"/>
          </w:rPr>
          <w:t xml:space="preserve">than </w:t>
        </w:r>
      </w:ins>
      <w:r w:rsidR="00B22F15" w:rsidRPr="006E7871">
        <w:rPr>
          <w:rFonts w:ascii="Times New Roman" w:hAnsi="Times New Roman" w:cs="Times New Roman"/>
          <w:color w:val="FF0000"/>
          <w:sz w:val="24"/>
          <w:u w:val="single"/>
        </w:rPr>
        <w:t xml:space="preserve"> in the WT </w:t>
      </w:r>
      <w:del w:id="14" w:author="Renyi Wu" w:date="2021-03-27T12:30:00Z">
        <w:r w:rsidR="00B22F15" w:rsidRPr="006E7871" w:rsidDel="00F926D1">
          <w:rPr>
            <w:rFonts w:ascii="Times New Roman" w:hAnsi="Times New Roman" w:cs="Times New Roman"/>
            <w:color w:val="FF0000"/>
            <w:sz w:val="24"/>
            <w:u w:val="single"/>
          </w:rPr>
          <w:delText>at weeks 1 and 4</w:delText>
        </w:r>
        <w:r w:rsidR="006E7871" w:rsidDel="00F926D1">
          <w:rPr>
            <w:rFonts w:ascii="Times New Roman" w:hAnsi="Times New Roman" w:cs="Times New Roman"/>
            <w:color w:val="FF0000"/>
            <w:sz w:val="24"/>
            <w:u w:val="single"/>
          </w:rPr>
          <w:delText xml:space="preserve"> (this is NOT very clear – may be shorten it?)</w:delText>
        </w:r>
      </w:del>
      <w:ins w:id="15" w:author="Renyi Wu" w:date="2021-03-27T12:30:00Z">
        <w:r w:rsidR="00F926D1">
          <w:rPr>
            <w:rFonts w:ascii="Times New Roman" w:hAnsi="Times New Roman" w:cs="Times New Roman"/>
            <w:color w:val="FF0000"/>
            <w:sz w:val="24"/>
            <w:u w:val="single"/>
          </w:rPr>
          <w:t>samples</w:t>
        </w:r>
      </w:ins>
      <w:r w:rsidR="00B22F15">
        <w:rPr>
          <w:rFonts w:ascii="Times New Roman" w:hAnsi="Times New Roman" w:cs="Times New Roman"/>
          <w:sz w:val="24"/>
        </w:rPr>
        <w:t>.</w:t>
      </w:r>
      <w:r w:rsidR="003D10F6">
        <w:rPr>
          <w:rFonts w:ascii="Times New Roman" w:hAnsi="Times New Roman" w:cs="Times New Roman"/>
          <w:sz w:val="24"/>
        </w:rPr>
        <w:t xml:space="preserve"> </w:t>
      </w:r>
      <w:r w:rsidR="00205343">
        <w:rPr>
          <w:rFonts w:ascii="Times New Roman" w:hAnsi="Times New Roman" w:cs="Times New Roman"/>
          <w:sz w:val="24"/>
        </w:rPr>
        <w:t xml:space="preserve">Principal component analysis (PCA) indicated that Nrf2 KO group </w:t>
      </w:r>
      <w:r w:rsidR="00B646E8">
        <w:rPr>
          <w:rFonts w:ascii="Times New Roman" w:hAnsi="Times New Roman" w:cs="Times New Roman"/>
          <w:sz w:val="24"/>
        </w:rPr>
        <w:t xml:space="preserve">on average had higher relative abundance  of </w:t>
      </w:r>
      <w:r w:rsidR="00B646E8" w:rsidRPr="00044181">
        <w:rPr>
          <w:rFonts w:ascii="Times New Roman" w:hAnsi="Times New Roman" w:cs="Times New Roman"/>
          <w:i/>
          <w:iCs/>
          <w:sz w:val="24"/>
        </w:rPr>
        <w:t>Actinobacteria</w:t>
      </w:r>
      <w:r w:rsidR="00B646E8">
        <w:rPr>
          <w:rFonts w:ascii="Times New Roman" w:hAnsi="Times New Roman" w:cs="Times New Roman"/>
          <w:sz w:val="24"/>
        </w:rPr>
        <w:t xml:space="preserve"> and</w:t>
      </w:r>
      <w:r w:rsidR="00B646E8" w:rsidRPr="00044181">
        <w:rPr>
          <w:rFonts w:ascii="Times New Roman" w:hAnsi="Times New Roman" w:cs="Times New Roman"/>
          <w:i/>
          <w:iCs/>
          <w:sz w:val="24"/>
        </w:rPr>
        <w:t xml:space="preserve"> Proteobacteria</w:t>
      </w:r>
      <w:r w:rsidR="00B646E8">
        <w:rPr>
          <w:rFonts w:ascii="Times New Roman" w:hAnsi="Times New Roman" w:cs="Times New Roman"/>
          <w:sz w:val="24"/>
        </w:rPr>
        <w:t xml:space="preserve"> but lower abundance of </w:t>
      </w:r>
      <w:r w:rsidR="00B646E8" w:rsidRPr="00044181">
        <w:rPr>
          <w:rFonts w:ascii="Times New Roman" w:hAnsi="Times New Roman" w:cs="Times New Roman"/>
          <w:i/>
          <w:iCs/>
          <w:sz w:val="24"/>
        </w:rPr>
        <w:t>Verrucomicrobia</w:t>
      </w:r>
      <w:r w:rsidR="00B646E8">
        <w:rPr>
          <w:rFonts w:ascii="Times New Roman" w:hAnsi="Times New Roman" w:cs="Times New Roman"/>
          <w:sz w:val="24"/>
        </w:rPr>
        <w:t xml:space="preserve"> phylum. Clostridia </w:t>
      </w:r>
      <w:r w:rsidR="000F3B38">
        <w:rPr>
          <w:rFonts w:ascii="Times New Roman" w:hAnsi="Times New Roman" w:cs="Times New Roman"/>
          <w:sz w:val="24"/>
        </w:rPr>
        <w:t xml:space="preserve">and Bacilli </w:t>
      </w:r>
      <w:r w:rsidR="00B646E8">
        <w:rPr>
          <w:rFonts w:ascii="Times New Roman" w:hAnsi="Times New Roman" w:cs="Times New Roman"/>
          <w:sz w:val="24"/>
        </w:rPr>
        <w:t>w</w:t>
      </w:r>
      <w:r w:rsidR="000F3B38">
        <w:rPr>
          <w:rFonts w:ascii="Times New Roman" w:hAnsi="Times New Roman" w:cs="Times New Roman"/>
          <w:sz w:val="24"/>
        </w:rPr>
        <w:t>ere</w:t>
      </w:r>
      <w:r w:rsidR="00B646E8">
        <w:rPr>
          <w:rFonts w:ascii="Times New Roman" w:hAnsi="Times New Roman" w:cs="Times New Roman"/>
          <w:sz w:val="24"/>
        </w:rPr>
        <w:t xml:space="preserve"> the most </w:t>
      </w:r>
      <w:r w:rsidR="003736BE">
        <w:rPr>
          <w:rFonts w:ascii="Times New Roman" w:hAnsi="Times New Roman" w:cs="Times New Roman"/>
          <w:sz w:val="24"/>
        </w:rPr>
        <w:t>abundant</w:t>
      </w:r>
      <w:r w:rsidR="00B646E8">
        <w:rPr>
          <w:rFonts w:ascii="Times New Roman" w:hAnsi="Times New Roman" w:cs="Times New Roman"/>
          <w:sz w:val="24"/>
        </w:rPr>
        <w:t xml:space="preserve"> class</w:t>
      </w:r>
      <w:r w:rsidR="000F3B38">
        <w:rPr>
          <w:rFonts w:ascii="Times New Roman" w:hAnsi="Times New Roman" w:cs="Times New Roman"/>
          <w:sz w:val="24"/>
        </w:rPr>
        <w:t>es</w:t>
      </w:r>
      <w:r w:rsidR="00B646E8">
        <w:rPr>
          <w:rFonts w:ascii="Times New Roman" w:hAnsi="Times New Roman" w:cs="Times New Roman"/>
          <w:sz w:val="24"/>
        </w:rPr>
        <w:t xml:space="preserve"> </w:t>
      </w:r>
      <w:r w:rsidR="00C2586B">
        <w:rPr>
          <w:rFonts w:ascii="Times New Roman" w:hAnsi="Times New Roman" w:cs="Times New Roman"/>
          <w:sz w:val="24"/>
        </w:rPr>
        <w:t xml:space="preserve">of Firmicutes </w:t>
      </w:r>
      <w:r w:rsidR="00B646E8">
        <w:rPr>
          <w:rFonts w:ascii="Times New Roman" w:hAnsi="Times New Roman" w:cs="Times New Roman"/>
          <w:sz w:val="24"/>
        </w:rPr>
        <w:t>(6.8</w:t>
      </w:r>
      <w:r w:rsidR="00C2586B">
        <w:rPr>
          <w:rFonts w:ascii="Times New Roman" w:hAnsi="Times New Roman" w:cs="Times New Roman"/>
          <w:sz w:val="24"/>
        </w:rPr>
        <w:t>%</w:t>
      </w:r>
      <w:r w:rsidR="00B646E8">
        <w:rPr>
          <w:rFonts w:ascii="Times New Roman" w:hAnsi="Times New Roman" w:cs="Times New Roman"/>
          <w:sz w:val="24"/>
        </w:rPr>
        <w:t xml:space="preserve"> to 45.6</w:t>
      </w:r>
      <w:r w:rsidR="00C2586B">
        <w:rPr>
          <w:rFonts w:ascii="Times New Roman" w:hAnsi="Times New Roman" w:cs="Times New Roman"/>
          <w:sz w:val="24"/>
        </w:rPr>
        <w:t>%</w:t>
      </w:r>
      <w:r w:rsidR="00B646E8">
        <w:rPr>
          <w:rFonts w:ascii="Times New Roman" w:hAnsi="Times New Roman" w:cs="Times New Roman"/>
          <w:sz w:val="24"/>
        </w:rPr>
        <w:t xml:space="preserve"> </w:t>
      </w:r>
      <w:r w:rsidR="00C2586B">
        <w:rPr>
          <w:rFonts w:ascii="Times New Roman" w:hAnsi="Times New Roman" w:cs="Times New Roman"/>
          <w:sz w:val="24"/>
        </w:rPr>
        <w:t xml:space="preserve">and 0.3% to 23.8% </w:t>
      </w:r>
      <w:r w:rsidR="00B646E8">
        <w:rPr>
          <w:rFonts w:ascii="Times New Roman" w:hAnsi="Times New Roman" w:cs="Times New Roman"/>
          <w:sz w:val="24"/>
        </w:rPr>
        <w:t>of the samples</w:t>
      </w:r>
      <w:r w:rsidR="00C2586B">
        <w:rPr>
          <w:rFonts w:ascii="Times New Roman" w:hAnsi="Times New Roman" w:cs="Times New Roman"/>
          <w:sz w:val="24"/>
        </w:rPr>
        <w:t xml:space="preserve"> respectively</w:t>
      </w:r>
      <w:r w:rsidR="00B646E8">
        <w:rPr>
          <w:rFonts w:ascii="Times New Roman" w:hAnsi="Times New Roman" w:cs="Times New Roman"/>
          <w:sz w:val="24"/>
        </w:rPr>
        <w:t>)</w:t>
      </w:r>
      <w:r w:rsidR="000F3B38">
        <w:rPr>
          <w:rFonts w:ascii="Times New Roman" w:hAnsi="Times New Roman" w:cs="Times New Roman"/>
          <w:sz w:val="24"/>
        </w:rPr>
        <w:t xml:space="preserve"> while </w:t>
      </w:r>
      <w:r w:rsidR="00C2586B">
        <w:rPr>
          <w:rFonts w:ascii="Times New Roman" w:hAnsi="Times New Roman" w:cs="Times New Roman"/>
          <w:sz w:val="24"/>
        </w:rPr>
        <w:t xml:space="preserve">the majority of </w:t>
      </w:r>
      <w:proofErr w:type="spellStart"/>
      <w:r w:rsidR="00C2586B" w:rsidRPr="00044181">
        <w:rPr>
          <w:rFonts w:ascii="Times New Roman" w:hAnsi="Times New Roman" w:cs="Times New Roman"/>
          <w:i/>
          <w:iCs/>
          <w:sz w:val="24"/>
        </w:rPr>
        <w:t>Bacteroidete</w:t>
      </w:r>
      <w:proofErr w:type="spellEnd"/>
      <w:r w:rsidR="00C2586B">
        <w:rPr>
          <w:rFonts w:ascii="Times New Roman" w:hAnsi="Times New Roman" w:cs="Times New Roman"/>
          <w:sz w:val="24"/>
        </w:rPr>
        <w:t xml:space="preserve"> phylum was comprised of the class </w:t>
      </w:r>
      <w:proofErr w:type="spellStart"/>
      <w:r w:rsidR="00C2586B" w:rsidRPr="00044181">
        <w:rPr>
          <w:rFonts w:ascii="Times New Roman" w:hAnsi="Times New Roman" w:cs="Times New Roman"/>
          <w:i/>
          <w:iCs/>
          <w:sz w:val="24"/>
        </w:rPr>
        <w:t>Bacteroidia</w:t>
      </w:r>
      <w:proofErr w:type="spellEnd"/>
      <w:r w:rsidR="00C2586B">
        <w:rPr>
          <w:rFonts w:ascii="Times New Roman" w:hAnsi="Times New Roman" w:cs="Times New Roman"/>
          <w:sz w:val="24"/>
        </w:rPr>
        <w:t xml:space="preserve"> (32.8% to 67.6% of the samples)</w:t>
      </w:r>
      <w:r w:rsidR="000F3B38">
        <w:rPr>
          <w:rFonts w:ascii="Times New Roman" w:hAnsi="Times New Roman" w:cs="Times New Roman"/>
          <w:sz w:val="24"/>
        </w:rPr>
        <w:t>.</w:t>
      </w:r>
      <w:r w:rsidR="00B646E8">
        <w:rPr>
          <w:rFonts w:ascii="Times New Roman" w:hAnsi="Times New Roman" w:cs="Times New Roman"/>
          <w:sz w:val="24"/>
        </w:rPr>
        <w:t xml:space="preserve">  </w:t>
      </w:r>
      <w:commentRangeStart w:id="16"/>
      <w:r w:rsidR="002A1282" w:rsidRPr="00D976FD">
        <w:rPr>
          <w:rFonts w:ascii="Times New Roman" w:hAnsi="Times New Roman" w:cs="Times New Roman"/>
          <w:sz w:val="24"/>
        </w:rPr>
        <w:t>In terms of individual bacterial strains,</w:t>
      </w:r>
      <w:r w:rsidR="00DC47C0">
        <w:rPr>
          <w:rFonts w:ascii="Times New Roman" w:hAnsi="Times New Roman" w:cs="Times New Roman"/>
          <w:sz w:val="24"/>
        </w:rPr>
        <w:t xml:space="preserve"> </w:t>
      </w:r>
      <w:r w:rsidR="002A1282" w:rsidRPr="00D976FD">
        <w:rPr>
          <w:rFonts w:ascii="Times New Roman" w:hAnsi="Times New Roman" w:cs="Times New Roman"/>
          <w:i/>
          <w:sz w:val="24"/>
        </w:rPr>
        <w:t>Firmicutes Lactococcus</w:t>
      </w:r>
      <w:r w:rsidR="002A1282" w:rsidRPr="00D976FD">
        <w:rPr>
          <w:rFonts w:ascii="Times New Roman" w:hAnsi="Times New Roman" w:cs="Times New Roman"/>
          <w:sz w:val="24"/>
        </w:rPr>
        <w:t xml:space="preserve"> </w:t>
      </w:r>
      <w:r w:rsidR="002E5BCF">
        <w:rPr>
          <w:rFonts w:ascii="Times New Roman" w:hAnsi="Times New Roman" w:cs="Times New Roman"/>
          <w:sz w:val="24"/>
        </w:rPr>
        <w:t xml:space="preserve">and </w:t>
      </w:r>
      <w:r w:rsidR="002A1282" w:rsidRPr="00D976FD">
        <w:rPr>
          <w:rFonts w:ascii="Times New Roman" w:hAnsi="Times New Roman" w:cs="Times New Roman"/>
          <w:i/>
          <w:sz w:val="24"/>
        </w:rPr>
        <w:t xml:space="preserve">Actinobacteria </w:t>
      </w:r>
      <w:proofErr w:type="spellStart"/>
      <w:r w:rsidR="002A1282" w:rsidRPr="00D976FD">
        <w:rPr>
          <w:rFonts w:ascii="Times New Roman" w:hAnsi="Times New Roman" w:cs="Times New Roman"/>
          <w:i/>
          <w:sz w:val="24"/>
        </w:rPr>
        <w:t>Adlercreutzia</w:t>
      </w:r>
      <w:proofErr w:type="spellEnd"/>
      <w:r w:rsidR="002E5BCF">
        <w:rPr>
          <w:rFonts w:ascii="Times New Roman" w:hAnsi="Times New Roman" w:cs="Times New Roman"/>
          <w:sz w:val="24"/>
        </w:rPr>
        <w:t xml:space="preserve"> </w:t>
      </w:r>
      <w:r w:rsidR="002A1282" w:rsidRPr="00D976FD">
        <w:rPr>
          <w:rFonts w:ascii="Times New Roman" w:hAnsi="Times New Roman" w:cs="Times New Roman"/>
          <w:sz w:val="24"/>
        </w:rPr>
        <w:t xml:space="preserve">were consistently altered correlating with Nrf2 genotype irrespective of the diet. </w:t>
      </w:r>
      <w:commentRangeEnd w:id="16"/>
      <w:r w:rsidR="00DC47C0">
        <w:rPr>
          <w:rStyle w:val="CommentReference"/>
        </w:rPr>
        <w:commentReference w:id="16"/>
      </w:r>
      <w:r w:rsidR="002A1282" w:rsidRPr="00D976FD">
        <w:rPr>
          <w:rFonts w:ascii="Times New Roman" w:hAnsi="Times New Roman" w:cs="Times New Roman"/>
          <w:sz w:val="24"/>
        </w:rPr>
        <w:t xml:space="preserve"> </w:t>
      </w:r>
    </w:p>
    <w:p w14:paraId="3BBA0862" w14:textId="77777777" w:rsidR="00B03017" w:rsidRDefault="00B03017" w:rsidP="002A1282">
      <w:pPr>
        <w:spacing w:line="360" w:lineRule="auto"/>
        <w:rPr>
          <w:rFonts w:ascii="Times New Roman" w:hAnsi="Times New Roman" w:cs="Times New Roman"/>
          <w:sz w:val="24"/>
        </w:rPr>
      </w:pPr>
    </w:p>
    <w:p w14:paraId="06D71E37" w14:textId="3CBFB22F" w:rsidR="006E7871" w:rsidRDefault="006E7871" w:rsidP="002A1282">
      <w:pPr>
        <w:spacing w:line="360" w:lineRule="auto"/>
        <w:rPr>
          <w:ins w:id="17" w:author="Renyi Wu" w:date="2021-03-27T14:36:00Z"/>
          <w:rFonts w:ascii="Times New Roman" w:hAnsi="Times New Roman" w:cs="Times New Roman"/>
          <w:b/>
          <w:bCs/>
          <w:color w:val="FF0000"/>
          <w:sz w:val="24"/>
          <w:u w:val="single"/>
        </w:rPr>
      </w:pPr>
      <w:r w:rsidRPr="003F26AE">
        <w:rPr>
          <w:rFonts w:ascii="Times New Roman" w:hAnsi="Times New Roman" w:cs="Times New Roman"/>
          <w:b/>
          <w:bCs/>
          <w:color w:val="FF0000"/>
          <w:sz w:val="24"/>
          <w:u w:val="single"/>
        </w:rPr>
        <w:t>Need to add metabolome…</w:t>
      </w:r>
    </w:p>
    <w:p w14:paraId="21239895" w14:textId="57A0DA95" w:rsidR="00F37C94" w:rsidRPr="003F26AE" w:rsidRDefault="00F37C94" w:rsidP="002A1282">
      <w:pPr>
        <w:spacing w:line="360" w:lineRule="auto"/>
        <w:rPr>
          <w:rFonts w:ascii="Times New Roman" w:hAnsi="Times New Roman" w:cs="Times New Roman"/>
          <w:b/>
          <w:bCs/>
          <w:color w:val="FF0000"/>
          <w:sz w:val="24"/>
          <w:u w:val="single"/>
        </w:rPr>
      </w:pPr>
      <w:ins w:id="18" w:author="Renyi Wu" w:date="2021-03-27T14:36:00Z">
        <w:r>
          <w:rPr>
            <w:rFonts w:ascii="Times New Roman" w:hAnsi="Times New Roman" w:cs="Times New Roman"/>
            <w:b/>
            <w:bCs/>
            <w:color w:val="FF0000"/>
            <w:sz w:val="24"/>
            <w:u w:val="single"/>
          </w:rPr>
          <w:t xml:space="preserve">[ Abstract is limited to 200 or 250 words for most </w:t>
        </w:r>
        <w:proofErr w:type="gramStart"/>
        <w:r>
          <w:rPr>
            <w:rFonts w:ascii="Times New Roman" w:hAnsi="Times New Roman" w:cs="Times New Roman"/>
            <w:b/>
            <w:bCs/>
            <w:color w:val="FF0000"/>
            <w:sz w:val="24"/>
            <w:u w:val="single"/>
          </w:rPr>
          <w:t>journals ]</w:t>
        </w:r>
      </w:ins>
      <w:proofErr w:type="gramEnd"/>
    </w:p>
    <w:p w14:paraId="38F88511" w14:textId="3115B777" w:rsidR="006E7871" w:rsidRDefault="006E7871" w:rsidP="002A1282">
      <w:pPr>
        <w:spacing w:line="360" w:lineRule="auto"/>
        <w:rPr>
          <w:rFonts w:ascii="Times New Roman" w:hAnsi="Times New Roman" w:cs="Times New Roman"/>
          <w:sz w:val="24"/>
        </w:rPr>
      </w:pPr>
    </w:p>
    <w:p w14:paraId="292C255A" w14:textId="77777777" w:rsidR="006E7871" w:rsidRDefault="006E7871" w:rsidP="002A1282">
      <w:pPr>
        <w:spacing w:line="360" w:lineRule="auto"/>
        <w:rPr>
          <w:rFonts w:ascii="Times New Roman" w:hAnsi="Times New Roman" w:cs="Times New Roman"/>
          <w:sz w:val="24"/>
        </w:rPr>
      </w:pPr>
    </w:p>
    <w:p w14:paraId="59C4D682" w14:textId="12A9F69C" w:rsidR="002A1282" w:rsidRPr="00D976FD" w:rsidRDefault="002A1282" w:rsidP="002A1282">
      <w:pPr>
        <w:spacing w:line="360" w:lineRule="auto"/>
        <w:rPr>
          <w:rFonts w:ascii="Times New Roman" w:hAnsi="Times New Roman" w:cs="Times New Roman"/>
          <w:sz w:val="24"/>
        </w:rPr>
      </w:pPr>
      <w:r w:rsidRPr="00D976FD">
        <w:rPr>
          <w:rFonts w:ascii="Times New Roman" w:hAnsi="Times New Roman" w:cs="Times New Roman"/>
          <w:sz w:val="24"/>
        </w:rPr>
        <w:t xml:space="preserve">Overall, </w:t>
      </w:r>
      <w:r w:rsidR="00123C53">
        <w:rPr>
          <w:rFonts w:ascii="Times New Roman" w:hAnsi="Times New Roman" w:cs="Times New Roman"/>
          <w:sz w:val="24"/>
        </w:rPr>
        <w:t>this</w:t>
      </w:r>
      <w:r w:rsidR="00123C53" w:rsidRPr="00D976FD">
        <w:rPr>
          <w:rFonts w:ascii="Times New Roman" w:hAnsi="Times New Roman" w:cs="Times New Roman"/>
          <w:sz w:val="24"/>
        </w:rPr>
        <w:t xml:space="preserve"> </w:t>
      </w:r>
      <w:r w:rsidRPr="00D976FD">
        <w:rPr>
          <w:rFonts w:ascii="Times New Roman" w:hAnsi="Times New Roman" w:cs="Times New Roman"/>
          <w:sz w:val="24"/>
        </w:rPr>
        <w:t xml:space="preserve">study </w:t>
      </w:r>
      <w:r w:rsidR="00123C53">
        <w:rPr>
          <w:rFonts w:ascii="Times New Roman" w:hAnsi="Times New Roman" w:cs="Times New Roman"/>
          <w:sz w:val="24"/>
        </w:rPr>
        <w:t xml:space="preserve">showed strong </w:t>
      </w:r>
      <w:r w:rsidR="0008692B">
        <w:rPr>
          <w:rFonts w:ascii="Times New Roman" w:hAnsi="Times New Roman" w:cs="Times New Roman"/>
          <w:sz w:val="24"/>
        </w:rPr>
        <w:t>association</w:t>
      </w:r>
      <w:r w:rsidR="00123C53">
        <w:rPr>
          <w:rFonts w:ascii="Times New Roman" w:hAnsi="Times New Roman" w:cs="Times New Roman"/>
          <w:sz w:val="24"/>
        </w:rPr>
        <w:t xml:space="preserve"> of</w:t>
      </w:r>
      <w:r w:rsidR="0008692B">
        <w:rPr>
          <w:rFonts w:ascii="Times New Roman" w:hAnsi="Times New Roman" w:cs="Times New Roman"/>
          <w:sz w:val="24"/>
        </w:rPr>
        <w:t xml:space="preserve"> microbial community composition alteration with </w:t>
      </w:r>
      <w:r w:rsidR="00123C53">
        <w:rPr>
          <w:rFonts w:ascii="Times New Roman" w:hAnsi="Times New Roman" w:cs="Times New Roman"/>
          <w:sz w:val="24"/>
        </w:rPr>
        <w:t>Nrf2 genotype</w:t>
      </w:r>
      <w:r w:rsidR="0008692B">
        <w:rPr>
          <w:rFonts w:ascii="Times New Roman" w:hAnsi="Times New Roman" w:cs="Times New Roman"/>
          <w:sz w:val="24"/>
        </w:rPr>
        <w:t xml:space="preserve"> and </w:t>
      </w:r>
      <w:r w:rsidR="0008692B" w:rsidRPr="00F926D1">
        <w:rPr>
          <w:rFonts w:ascii="Times New Roman" w:hAnsi="Times New Roman" w:cs="Times New Roman"/>
          <w:sz w:val="24"/>
          <w:highlight w:val="yellow"/>
          <w:rPrChange w:id="19" w:author="Renyi Wu" w:date="2021-03-27T12:31:00Z">
            <w:rPr>
              <w:rFonts w:ascii="Times New Roman" w:hAnsi="Times New Roman" w:cs="Times New Roman"/>
              <w:sz w:val="24"/>
            </w:rPr>
          </w:rPrChange>
        </w:rPr>
        <w:t xml:space="preserve">minor association with </w:t>
      </w:r>
      <w:r w:rsidRPr="00F926D1">
        <w:rPr>
          <w:rFonts w:ascii="Times New Roman" w:hAnsi="Times New Roman" w:cs="Times New Roman"/>
          <w:sz w:val="24"/>
          <w:highlight w:val="yellow"/>
          <w:rPrChange w:id="20" w:author="Renyi Wu" w:date="2021-03-27T12:31:00Z">
            <w:rPr>
              <w:rFonts w:ascii="Times New Roman" w:hAnsi="Times New Roman" w:cs="Times New Roman"/>
              <w:sz w:val="24"/>
            </w:rPr>
          </w:rPrChange>
        </w:rPr>
        <w:t>PEITC diet</w:t>
      </w:r>
      <w:r w:rsidRPr="00D976FD">
        <w:rPr>
          <w:rFonts w:ascii="Times New Roman" w:hAnsi="Times New Roman" w:cs="Times New Roman"/>
          <w:sz w:val="24"/>
        </w:rPr>
        <w:t xml:space="preserve">. </w:t>
      </w:r>
      <w:r w:rsidR="001F1453">
        <w:rPr>
          <w:rFonts w:ascii="Times New Roman" w:hAnsi="Times New Roman" w:cs="Times New Roman"/>
          <w:sz w:val="24"/>
        </w:rPr>
        <w:t xml:space="preserve"> </w:t>
      </w:r>
      <w:ins w:id="21" w:author="Renyi Wu" w:date="2021-03-27T12:31:00Z">
        <w:r w:rsidR="00F926D1">
          <w:rPr>
            <w:rFonts w:ascii="Times New Roman" w:hAnsi="Times New Roman" w:cs="Times New Roman"/>
            <w:sz w:val="24"/>
          </w:rPr>
          <w:t>[This</w:t>
        </w:r>
      </w:ins>
      <w:ins w:id="22" w:author="Renyi Wu" w:date="2021-03-27T12:32:00Z">
        <w:r w:rsidR="00F926D1">
          <w:rPr>
            <w:rFonts w:ascii="Times New Roman" w:hAnsi="Times New Roman" w:cs="Times New Roman"/>
            <w:sz w:val="24"/>
          </w:rPr>
          <w:t xml:space="preserve"> conclusion does not strongly support the title?]</w:t>
        </w:r>
      </w:ins>
    </w:p>
    <w:p w14:paraId="604D1292" w14:textId="77777777" w:rsidR="00905013" w:rsidRPr="007F3B3D" w:rsidRDefault="00905013" w:rsidP="006B5DF1">
      <w:pPr>
        <w:spacing w:line="360" w:lineRule="auto"/>
        <w:rPr>
          <w:rFonts w:ascii="Times New Roman" w:hAnsi="Times New Roman" w:cs="Times New Roman"/>
          <w:sz w:val="24"/>
        </w:rPr>
      </w:pPr>
    </w:p>
    <w:p w14:paraId="07CE6780" w14:textId="11804530" w:rsidR="00905013"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Keywords</w:t>
      </w:r>
    </w:p>
    <w:p w14:paraId="46823530" w14:textId="6B5EF28B" w:rsidR="00905013" w:rsidRPr="007F3B3D" w:rsidRDefault="003C416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Diet; </w:t>
      </w:r>
      <w:r w:rsidR="002A1282">
        <w:rPr>
          <w:rFonts w:ascii="Times New Roman" w:hAnsi="Times New Roman" w:cs="Times New Roman"/>
          <w:sz w:val="24"/>
        </w:rPr>
        <w:t>Nrf2 gen</w:t>
      </w:r>
      <w:r w:rsidRPr="007F3B3D">
        <w:rPr>
          <w:rFonts w:ascii="Times New Roman" w:hAnsi="Times New Roman" w:cs="Times New Roman"/>
          <w:sz w:val="24"/>
        </w:rPr>
        <w:t xml:space="preserve">otype; </w:t>
      </w:r>
      <w:r w:rsidR="00044181">
        <w:rPr>
          <w:rFonts w:ascii="Times New Roman" w:hAnsi="Times New Roman" w:cs="Times New Roman"/>
          <w:sz w:val="24"/>
        </w:rPr>
        <w:t xml:space="preserve">DSS; </w:t>
      </w:r>
      <w:r w:rsidR="00905013" w:rsidRPr="007F3B3D">
        <w:rPr>
          <w:rFonts w:ascii="Times New Roman" w:hAnsi="Times New Roman" w:cs="Times New Roman"/>
          <w:sz w:val="24"/>
        </w:rPr>
        <w:t xml:space="preserve">gut microbiota; </w:t>
      </w:r>
      <w:r w:rsidR="00827E4A" w:rsidRPr="007F3B3D">
        <w:rPr>
          <w:rFonts w:ascii="Times New Roman" w:hAnsi="Times New Roman" w:cs="Times New Roman"/>
          <w:sz w:val="24"/>
        </w:rPr>
        <w:t xml:space="preserve">PEITC; 16s </w:t>
      </w:r>
      <w:r w:rsidR="00695381" w:rsidRPr="007F3B3D">
        <w:rPr>
          <w:rFonts w:ascii="Times New Roman" w:hAnsi="Times New Roman" w:cs="Times New Roman"/>
          <w:sz w:val="24"/>
        </w:rPr>
        <w:t>ribosomal RNA sequencing</w:t>
      </w:r>
      <w:r w:rsidR="00B93727" w:rsidRPr="007F3B3D">
        <w:rPr>
          <w:rFonts w:ascii="Times New Roman" w:hAnsi="Times New Roman" w:cs="Times New Roman"/>
          <w:sz w:val="24"/>
        </w:rPr>
        <w:br w:type="page"/>
      </w:r>
    </w:p>
    <w:p w14:paraId="683019AC" w14:textId="00EB0235"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 xml:space="preserve">1. </w:t>
      </w:r>
      <w:r w:rsidR="00E65298" w:rsidRPr="007F3B3D">
        <w:rPr>
          <w:rFonts w:ascii="Times New Roman" w:hAnsi="Times New Roman" w:cs="Times New Roman"/>
          <w:b/>
          <w:sz w:val="24"/>
        </w:rPr>
        <w:t>Introduction</w:t>
      </w:r>
    </w:p>
    <w:p w14:paraId="40CE4310" w14:textId="43EF9A79" w:rsidR="000B74ED" w:rsidRDefault="00142917" w:rsidP="006B5DF1">
      <w:pPr>
        <w:spacing w:line="360" w:lineRule="auto"/>
        <w:rPr>
          <w:rFonts w:ascii="Times New Roman" w:hAnsi="Times New Roman" w:cs="Times New Roman"/>
          <w:sz w:val="24"/>
        </w:rPr>
      </w:pPr>
      <w:commentRangeStart w:id="23"/>
      <w:r>
        <w:rPr>
          <w:rFonts w:ascii="Times New Roman" w:hAnsi="Times New Roman" w:cs="Times New Roman"/>
          <w:sz w:val="24"/>
        </w:rPr>
        <w:t xml:space="preserve">Human health can be affected by environmental microorganisms including bacterial,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 xml:space="preserve">quantities </w:t>
      </w:r>
      <w:r>
        <w:rPr>
          <w:rFonts w:ascii="Times New Roman" w:hAnsi="Times New Roman" w:cs="Times New Roman"/>
          <w:sz w:val="24"/>
        </w:rPr>
        <w:t xml:space="preserve">in human skin and other organs </w:t>
      </w:r>
      <w:commentRangeEnd w:id="23"/>
      <w:r w:rsidR="006A7366">
        <w:rPr>
          <w:rStyle w:val="CommentReference"/>
        </w:rPr>
        <w:commentReference w:id="23"/>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Pr>
          <w:rFonts w:ascii="Times New Roman" w:hAnsi="Times New Roman" w:cs="Times New Roman"/>
          <w:sz w:val="24"/>
        </w:rPr>
        <w:t>Among them, bacteria in the gut have been appreciated by its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Pr>
          <w:rFonts w:ascii="Times New Roman" w:hAnsi="Times New Roman" w:cs="Times New Roman"/>
          <w:sz w:val="24"/>
        </w:rPr>
        <w:t xml:space="preserve">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A02AF0" w:rsidRPr="007F3B3D">
        <w:rPr>
          <w:rFonts w:ascii="Times New Roman" w:hAnsi="Times New Roman" w:cs="Times New Roman"/>
          <w:sz w:val="24"/>
        </w:rPr>
        <w:t xml:space="preserve">. </w:t>
      </w:r>
      <w:r w:rsidR="009A2F5A" w:rsidRPr="007F3B3D">
        <w:rPr>
          <w:rFonts w:ascii="Times New Roman" w:hAnsi="Times New Roman" w:cs="Times New Roman"/>
          <w:i/>
          <w:sz w:val="24"/>
        </w:rPr>
        <w:t>L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E94164" w:rsidRPr="007F3B3D">
        <w:rPr>
          <w:rFonts w:ascii="Times New Roman" w:hAnsi="Times New Roman" w:cs="Times New Roman"/>
          <w:sz w:val="24"/>
        </w:rPr>
        <w:t>.</w:t>
      </w:r>
      <w:r w:rsidR="00031961" w:rsidRPr="007F3B3D">
        <w:rPr>
          <w:rFonts w:ascii="Times New Roman" w:hAnsi="Times New Roman" w:cs="Times New Roman"/>
          <w:sz w:val="24"/>
        </w:rPr>
        <w:t xml:space="preserve"> </w:t>
      </w:r>
      <w:r w:rsidR="00031961" w:rsidRPr="007F3B3D">
        <w:rPr>
          <w:rFonts w:ascii="Times New Roman" w:hAnsi="Times New Roman" w:cs="Times New Roman"/>
          <w:i/>
          <w:sz w:val="24"/>
        </w:rPr>
        <w:t>Bifidobacterium</w:t>
      </w:r>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Butel, 2014; Cani et al., 2008; Daniel et al., 2014; Eom, Kim, Choi, Sadowsky, &amp; Unno, 2018; Kim, Gu, Lee, Joh, &amp; Kim, 2012; Sekirov, Russell, Antunes, &amp; Finlay, 2010; Shim, 2013)</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5A05EFBE" w14:textId="77777777" w:rsidR="000B74ED" w:rsidRDefault="000B74ED" w:rsidP="006B5DF1">
      <w:pPr>
        <w:spacing w:line="360" w:lineRule="auto"/>
        <w:rPr>
          <w:rFonts w:ascii="Times New Roman" w:hAnsi="Times New Roman" w:cs="Times New Roman"/>
          <w:sz w:val="24"/>
        </w:rPr>
      </w:pPr>
    </w:p>
    <w:p w14:paraId="14E75557" w14:textId="0A3F7DEA" w:rsidR="006F6B0F" w:rsidRPr="001D5779" w:rsidRDefault="000B74ED" w:rsidP="006B5DF1">
      <w:pPr>
        <w:spacing w:line="360" w:lineRule="auto"/>
        <w:rPr>
          <w:rFonts w:ascii="Times New Roman" w:hAnsi="Times New Roman" w:cs="Times New Roman"/>
          <w:sz w:val="24"/>
        </w:rPr>
      </w:pPr>
      <w:r>
        <w:rPr>
          <w:rFonts w:ascii="Times New Roman" w:hAnsi="Times New Roman" w:cs="Times New Roman"/>
          <w:sz w:val="24"/>
        </w:rPr>
        <w:t>Sy</w:t>
      </w:r>
      <w:r w:rsidR="004A4532" w:rsidRPr="001D5779">
        <w:rPr>
          <w:rFonts w:ascii="Times New Roman" w:hAnsi="Times New Roman" w:cs="Times New Roman"/>
          <w:sz w:val="24"/>
        </w:rPr>
        <w:t xml:space="preserve">stematic studies on </w:t>
      </w:r>
      <w:r w:rsidR="00921AF4" w:rsidRPr="001D5779">
        <w:rPr>
          <w:rFonts w:ascii="Times New Roman" w:hAnsi="Times New Roman" w:cs="Times New Roman"/>
          <w:sz w:val="24"/>
        </w:rPr>
        <w:t xml:space="preserve">the regulators of </w:t>
      </w:r>
      <w:r w:rsidR="004A4532" w:rsidRPr="001D5779">
        <w:rPr>
          <w:rFonts w:ascii="Times New Roman" w:hAnsi="Times New Roman" w:cs="Times New Roman"/>
          <w:sz w:val="24"/>
        </w:rPr>
        <w:t xml:space="preserve">gut microbiome have identified </w:t>
      </w:r>
      <w:r w:rsidR="00C62B79" w:rsidRPr="001D5779">
        <w:rPr>
          <w:rFonts w:ascii="Times New Roman" w:hAnsi="Times New Roman" w:cs="Times New Roman"/>
          <w:sz w:val="24"/>
        </w:rPr>
        <w:t xml:space="preserve">that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7B419E">
        <w:rPr>
          <w:rFonts w:ascii="Times New Roman" w:hAnsi="Times New Roman" w:cs="Times New Roman"/>
          <w:sz w:val="24"/>
        </w:rPr>
        <w:t>that cooccurred with significant increase of</w:t>
      </w:r>
      <w:r w:rsidR="00EA5661" w:rsidRPr="001D5779">
        <w:rPr>
          <w:rFonts w:ascii="Times New Roman" w:hAnsi="Times New Roman" w:cs="Times New Roman"/>
          <w:sz w:val="24"/>
        </w:rPr>
        <w:t xml:space="preserv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Clostridiales</w:t>
      </w:r>
      <w:proofErr w:type="spellEnd"/>
      <w:r w:rsidR="00EA5661" w:rsidRPr="001D5779">
        <w:rPr>
          <w:rFonts w:ascii="Times New Roman" w:hAnsi="Times New Roman" w:cs="Times New Roman"/>
          <w:i/>
          <w:sz w:val="24"/>
        </w:rPr>
        <w:t xml:space="preserve">, </w:t>
      </w:r>
      <w:proofErr w:type="spellStart"/>
      <w:r w:rsidR="00337BD3">
        <w:rPr>
          <w:rFonts w:ascii="Times New Roman" w:hAnsi="Times New Roman" w:cs="Times New Roman"/>
          <w:i/>
          <w:sz w:val="24"/>
        </w:rPr>
        <w:t>L</w:t>
      </w:r>
      <w:r w:rsidR="00EA5661" w:rsidRPr="001D5779">
        <w:rPr>
          <w:rFonts w:ascii="Times New Roman" w:hAnsi="Times New Roman" w:cs="Times New Roman"/>
          <w:i/>
          <w:sz w:val="24"/>
        </w:rPr>
        <w:t>actobacillales</w:t>
      </w:r>
      <w:proofErr w:type="spellEnd"/>
      <w:r w:rsidR="00EA5661" w:rsidRPr="001D5779">
        <w:rPr>
          <w:rFonts w:ascii="Times New Roman" w:hAnsi="Times New Roman" w:cs="Times New Roman"/>
          <w:i/>
          <w:sz w:val="24"/>
        </w:rPr>
        <w:t xml:space="preserve">, </w:t>
      </w:r>
      <w:proofErr w:type="spellStart"/>
      <w:r w:rsidR="00EA5661" w:rsidRPr="001D5779">
        <w:rPr>
          <w:rFonts w:ascii="Times New Roman" w:hAnsi="Times New Roman" w:cs="Times New Roman"/>
          <w:i/>
          <w:sz w:val="24"/>
        </w:rPr>
        <w:t>Turicibacterales</w:t>
      </w:r>
      <w:proofErr w:type="spellEnd"/>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r w:rsidR="00EA5661" w:rsidRPr="001D5779">
        <w:rPr>
          <w:rFonts w:ascii="Times New Roman" w:hAnsi="Times New Roman" w:cs="Times New Roman"/>
          <w:i/>
          <w:sz w:val="24"/>
        </w:rPr>
        <w:t xml:space="preserve">Verrucomicrobia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Verrucomicrobiales</w:t>
      </w:r>
      <w:proofErr w:type="spellEnd"/>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commentRangeStart w:id="24"/>
      <w:commentRangeStart w:id="25"/>
      <w:r w:rsidR="007B419E" w:rsidRPr="001D5779">
        <w:rPr>
          <w:rFonts w:ascii="Times New Roman" w:hAnsi="Times New Roman" w:cs="Times New Roman"/>
          <w:sz w:val="24"/>
        </w:rPr>
        <w:fldChar w:fldCharType="begin"/>
      </w:r>
      <w:r w:rsidR="007B419E"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7B419E" w:rsidRPr="001D5779">
        <w:rPr>
          <w:rFonts w:ascii="Times New Roman" w:hAnsi="Times New Roman" w:cs="Times New Roman"/>
          <w:noProof/>
          <w:sz w:val="24"/>
        </w:rPr>
        <w:t>(Carmody et al., 2015)</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w:t>
      </w:r>
      <w:commentRangeEnd w:id="24"/>
      <w:r w:rsidR="007B419E">
        <w:rPr>
          <w:rStyle w:val="CommentReference"/>
        </w:rPr>
        <w:commentReference w:id="24"/>
      </w:r>
      <w:commentRangeEnd w:id="25"/>
      <w:r w:rsidR="00B03017">
        <w:rPr>
          <w:rStyle w:val="CommentReference"/>
        </w:rPr>
        <w:commentReference w:id="25"/>
      </w:r>
      <w:r w:rsidR="00921AF4" w:rsidRPr="001D5779">
        <w:rPr>
          <w:rFonts w:ascii="Times New Roman" w:hAnsi="Times New Roman" w:cs="Times New Roman"/>
          <w:sz w:val="24"/>
        </w:rPr>
        <w:t xml:space="preserve">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ioidetes</w:t>
      </w:r>
      <w:proofErr w:type="spellEnd"/>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oidales</w:t>
      </w:r>
      <w:proofErr w:type="spellEnd"/>
      <w:r w:rsidR="00EA5661" w:rsidRPr="001D5779">
        <w:rPr>
          <w:rFonts w:ascii="Times New Roman" w:hAnsi="Times New Roman" w:cs="Times New Roman"/>
          <w:sz w:val="24"/>
        </w:rPr>
        <w:t>) significantly decreased in high-fa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proofErr w:type="spellStart"/>
      <w:r w:rsidR="00D62B9D" w:rsidRPr="001D5779">
        <w:rPr>
          <w:rFonts w:ascii="Times New Roman" w:hAnsi="Times New Roman" w:cs="Times New Roman"/>
          <w:i/>
          <w:sz w:val="24"/>
        </w:rPr>
        <w:t>Clostridiales</w:t>
      </w:r>
      <w:proofErr w:type="spellEnd"/>
      <w:r w:rsidR="00F83429" w:rsidRPr="001D5779">
        <w:rPr>
          <w:rFonts w:ascii="Times New Roman" w:hAnsi="Times New Roman" w:cs="Times New Roman"/>
          <w:sz w:val="24"/>
        </w:rPr>
        <w:t xml:space="preserve"> and </w:t>
      </w:r>
      <w:proofErr w:type="spellStart"/>
      <w:r w:rsidR="00F83429" w:rsidRPr="001D5779">
        <w:rPr>
          <w:rFonts w:ascii="Times New Roman" w:hAnsi="Times New Roman" w:cs="Times New Roman"/>
          <w:i/>
          <w:sz w:val="24"/>
        </w:rPr>
        <w:t>Bacterioidales</w:t>
      </w:r>
      <w:proofErr w:type="spellEnd"/>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plan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plan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 xml:space="preserve">Firmicutes </w:t>
      </w:r>
      <w:proofErr w:type="spellStart"/>
      <w:r w:rsidR="003815F2" w:rsidRPr="001D5779">
        <w:rPr>
          <w:rFonts w:ascii="Times New Roman" w:hAnsi="Times New Roman" w:cs="Times New Roman"/>
          <w:i/>
          <w:sz w:val="24"/>
        </w:rPr>
        <w:t>Erysipelotrichi</w:t>
      </w:r>
      <w:proofErr w:type="spellEnd"/>
      <w:r w:rsidR="003815F2" w:rsidRPr="001D5779">
        <w:rPr>
          <w:rFonts w:ascii="Times New Roman" w:hAnsi="Times New Roman" w:cs="Times New Roman"/>
          <w:sz w:val="24"/>
        </w:rPr>
        <w:t xml:space="preserve">, </w:t>
      </w:r>
      <w:r w:rsidR="003815F2" w:rsidRPr="001D5779">
        <w:rPr>
          <w:rFonts w:ascii="Times New Roman" w:hAnsi="Times New Roman" w:cs="Times New Roman"/>
          <w:i/>
          <w:sz w:val="24"/>
        </w:rPr>
        <w:t>Firmicutes Bacilli</w:t>
      </w:r>
      <w:r w:rsidR="003815F2" w:rsidRPr="001D5779">
        <w:rPr>
          <w:rFonts w:ascii="Times New Roman" w:hAnsi="Times New Roman" w:cs="Times New Roman"/>
          <w:sz w:val="24"/>
        </w:rPr>
        <w:t xml:space="preserve">, and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lastRenderedPageBreak/>
        <w:t xml:space="preserve">the relative abundance of </w:t>
      </w:r>
      <w:r w:rsidR="003815F2" w:rsidRPr="001D5779">
        <w:rPr>
          <w:rFonts w:ascii="Times New Roman" w:hAnsi="Times New Roman" w:cs="Times New Roman"/>
          <w:i/>
          <w:sz w:val="24"/>
        </w:rPr>
        <w:t xml:space="preserve">Bacteroidetes </w:t>
      </w:r>
      <w:proofErr w:type="spellStart"/>
      <w:r w:rsidR="003815F2" w:rsidRPr="001D5779">
        <w:rPr>
          <w:rFonts w:ascii="Times New Roman" w:hAnsi="Times New Roman" w:cs="Times New Roman"/>
          <w:i/>
          <w:sz w:val="24"/>
        </w:rPr>
        <w:t>Bacteroidetes</w:t>
      </w:r>
      <w:proofErr w:type="spellEnd"/>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w:t>
      </w:r>
      <w:proofErr w:type="gramStart"/>
      <w:r w:rsidR="00825BAC" w:rsidRPr="001D5779">
        <w:rPr>
          <w:rFonts w:ascii="Times New Roman" w:hAnsi="Times New Roman" w:cs="Times New Roman"/>
          <w:sz w:val="24"/>
        </w:rPr>
        <w:t>Twenty eight</w:t>
      </w:r>
      <w:proofErr w:type="gramEnd"/>
      <w:r w:rsidR="00825BAC" w:rsidRPr="001D5779">
        <w:rPr>
          <w:rFonts w:ascii="Times New Roman" w:hAnsi="Times New Roman" w:cs="Times New Roman"/>
          <w:sz w:val="24"/>
        </w:rPr>
        <w:t xml:space="preserve">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re given 60 g of whole grain barley, brown ric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index and Simpson’s index),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proofErr w:type="spellStart"/>
      <w:r w:rsidR="002E343B" w:rsidRPr="001D5779">
        <w:rPr>
          <w:rFonts w:ascii="Times New Roman" w:hAnsi="Times New Roman" w:cs="Times New Roman"/>
          <w:i/>
          <w:sz w:val="24"/>
        </w:rPr>
        <w:t>Bacterioidetes</w:t>
      </w:r>
      <w:proofErr w:type="spellEnd"/>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proofErr w:type="spellStart"/>
      <w:r w:rsidR="00791BF6" w:rsidRPr="001D5779">
        <w:rPr>
          <w:rFonts w:ascii="Times New Roman" w:hAnsi="Times New Roman" w:cs="Times New Roman"/>
          <w:i/>
          <w:sz w:val="24"/>
        </w:rPr>
        <w:t>Bacerioides</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proofErr w:type="spellStart"/>
      <w:r w:rsidR="00791BF6" w:rsidRPr="001D5779">
        <w:rPr>
          <w:rFonts w:ascii="Times New Roman" w:hAnsi="Times New Roman" w:cs="Times New Roman"/>
          <w:i/>
          <w:sz w:val="24"/>
        </w:rPr>
        <w:t>Roseburia</w:t>
      </w:r>
      <w:proofErr w:type="spellEnd"/>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proofErr w:type="spellStart"/>
      <w:r w:rsidR="00791BF6" w:rsidRPr="001D5779">
        <w:rPr>
          <w:rFonts w:ascii="Times New Roman" w:hAnsi="Times New Roman" w:cs="Times New Roman"/>
          <w:i/>
          <w:sz w:val="24"/>
        </w:rPr>
        <w:t>Dialister</w:t>
      </w:r>
      <w:proofErr w:type="spellEnd"/>
      <w:r w:rsidR="00791BF6" w:rsidRPr="001D5779">
        <w:rPr>
          <w:rFonts w:ascii="Times New Roman" w:hAnsi="Times New Roman" w:cs="Times New Roman"/>
          <w:sz w:val="24"/>
        </w:rPr>
        <w:t xml:space="preserve"> and </w:t>
      </w:r>
      <w:proofErr w:type="spellStart"/>
      <w:r w:rsidR="00791BF6" w:rsidRPr="001D5779">
        <w:rPr>
          <w:rFonts w:ascii="Times New Roman" w:hAnsi="Times New Roman" w:cs="Times New Roman"/>
          <w:i/>
          <w:sz w:val="24"/>
        </w:rPr>
        <w:t>Odoribacter</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proofErr w:type="spellStart"/>
      <w:r w:rsidR="006C479C" w:rsidRPr="001D5779">
        <w:rPr>
          <w:rFonts w:ascii="Times New Roman" w:hAnsi="Times New Roman" w:cs="Times New Roman"/>
          <w:i/>
          <w:sz w:val="24"/>
        </w:rPr>
        <w:t>Blautia</w:t>
      </w:r>
      <w:proofErr w:type="spellEnd"/>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622D86A1" w14:textId="77777777" w:rsidR="00D33D28" w:rsidRPr="007F3B3D" w:rsidRDefault="00D33D28" w:rsidP="006B5DF1">
      <w:pPr>
        <w:spacing w:line="360" w:lineRule="auto"/>
        <w:rPr>
          <w:rFonts w:ascii="Times New Roman" w:hAnsi="Times New Roman" w:cs="Times New Roman"/>
          <w:sz w:val="24"/>
        </w:rPr>
      </w:pPr>
    </w:p>
    <w:p w14:paraId="6D281B04" w14:textId="61299AE8" w:rsidR="000575B8" w:rsidRDefault="003209EC" w:rsidP="006B5DF1">
      <w:pPr>
        <w:spacing w:line="36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027924">
        <w:rPr>
          <w:rFonts w:ascii="Times New Roman" w:hAnsi="Times New Roman" w:cs="Times New Roman"/>
          <w:sz w:val="24"/>
        </w:rPr>
        <w:t xml:space="preserve">may </w:t>
      </w:r>
      <w:r w:rsidR="00F87EAE">
        <w:rPr>
          <w:rFonts w:ascii="Times New Roman" w:hAnsi="Times New Roman" w:cs="Times New Roman"/>
          <w:sz w:val="24"/>
        </w:rPr>
        <w:t xml:space="preserve">also </w:t>
      </w:r>
      <w:r w:rsidR="003B617A" w:rsidRPr="007F3B3D">
        <w:rPr>
          <w:rFonts w:ascii="Times New Roman" w:hAnsi="Times New Roman" w:cs="Times New Roman"/>
          <w:sz w:val="24"/>
        </w:rPr>
        <w:t xml:space="preserve">influenc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6F6B0F" w:rsidRPr="007F3B3D">
        <w:rPr>
          <w:rFonts w:ascii="Times New Roman" w:hAnsi="Times New Roman" w:cs="Times New Roman"/>
          <w:sz w:val="24"/>
        </w:rPr>
        <w:t xml:space="preserve">, however </w:t>
      </w:r>
      <w:r w:rsidR="00027924">
        <w:rPr>
          <w:rFonts w:ascii="Times New Roman" w:hAnsi="Times New Roman" w:cs="Times New Roman"/>
          <w:sz w:val="24"/>
        </w:rPr>
        <w:t xml:space="preserve">there may be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Simplified animal m</w:t>
      </w:r>
      <w:r w:rsidR="00D00955" w:rsidRPr="007F3B3D">
        <w:rPr>
          <w:rFonts w:ascii="Times New Roman" w:hAnsi="Times New Roman" w:cs="Times New Roman"/>
          <w:sz w:val="24"/>
        </w:rPr>
        <w:t>odel using the</w:t>
      </w:r>
      <w:r w:rsidR="0034053D" w:rsidRPr="007F3B3D">
        <w:rPr>
          <w:rFonts w:ascii="Times New Roman" w:hAnsi="Times New Roman" w:cs="Times New Roman"/>
          <w:sz w:val="24"/>
        </w:rPr>
        <w:t xml:space="preserve"> same diet and living environment </w:t>
      </w:r>
      <w:r w:rsidR="00C460CA">
        <w:rPr>
          <w:rFonts w:ascii="Times New Roman" w:hAnsi="Times New Roman" w:cs="Times New Roman"/>
          <w:sz w:val="24"/>
        </w:rPr>
        <w:t xml:space="preserve">can </w:t>
      </w:r>
      <w:r w:rsidR="0034053D" w:rsidRPr="007F3B3D">
        <w:rPr>
          <w:rFonts w:ascii="Times New Roman" w:hAnsi="Times New Roman" w:cs="Times New Roman"/>
          <w:sz w:val="24"/>
        </w:rPr>
        <w:t>help</w:t>
      </w:r>
      <w:r w:rsidR="00D00955" w:rsidRPr="007F3B3D">
        <w:rPr>
          <w:rFonts w:ascii="Times New Roman" w:hAnsi="Times New Roman" w:cs="Times New Roman"/>
          <w:sz w:val="24"/>
        </w:rPr>
        <w:t xml:space="preserve"> </w:t>
      </w:r>
      <w:r w:rsidR="0034053D" w:rsidRPr="007F3B3D">
        <w:rPr>
          <w:rFonts w:ascii="Times New Roman" w:hAnsi="Times New Roman" w:cs="Times New Roman"/>
          <w:sz w:val="24"/>
        </w:rPr>
        <w:t xml:space="preserve">reveal </w:t>
      </w:r>
      <w:r w:rsidR="00D00955" w:rsidRPr="007F3B3D">
        <w:rPr>
          <w:rFonts w:ascii="Times New Roman" w:hAnsi="Times New Roman" w:cs="Times New Roman"/>
          <w:sz w:val="24"/>
        </w:rPr>
        <w:t xml:space="preserve">the </w:t>
      </w:r>
      <w:r w:rsidR="00027924">
        <w:rPr>
          <w:rFonts w:ascii="Times New Roman" w:hAnsi="Times New Roman" w:cs="Times New Roman"/>
          <w:sz w:val="24"/>
        </w:rPr>
        <w:t xml:space="preserve">potential </w:t>
      </w:r>
      <w:r w:rsidR="00D00955" w:rsidRPr="007F3B3D">
        <w:rPr>
          <w:rFonts w:ascii="Times New Roman" w:hAnsi="Times New Roman" w:cs="Times New Roman"/>
          <w:sz w:val="24"/>
        </w:rPr>
        <w:t xml:space="preserve">role of genotype in </w:t>
      </w:r>
      <w:r w:rsidR="0034053D" w:rsidRPr="007F3B3D">
        <w:rPr>
          <w:rFonts w:ascii="Times New Roman" w:hAnsi="Times New Roman" w:cs="Times New Roman"/>
          <w:sz w:val="24"/>
        </w:rPr>
        <w:t>regulating the gut microbiota</w:t>
      </w:r>
      <w:r w:rsidR="00027924">
        <w:rPr>
          <w:rFonts w:ascii="Times New Roman" w:hAnsi="Times New Roman" w:cs="Times New Roman"/>
          <w:sz w:val="24"/>
        </w:rPr>
        <w:t xml:space="preserve"> </w:t>
      </w:r>
      <w:r w:rsidR="0034053D" w:rsidRPr="007F3B3D">
        <w:rPr>
          <w:rFonts w:ascii="Times New Roman" w:hAnsi="Times New Roman" w:cs="Times New Roman"/>
          <w:sz w:val="24"/>
        </w:rPr>
        <w:t xml:space="preserve">and </w:t>
      </w:r>
      <w:r w:rsidR="00027924">
        <w:rPr>
          <w:rFonts w:ascii="Times New Roman" w:hAnsi="Times New Roman" w:cs="Times New Roman"/>
          <w:sz w:val="24"/>
        </w:rPr>
        <w:t xml:space="preserve">helps </w:t>
      </w:r>
      <w:r w:rsidR="0034053D" w:rsidRPr="007F3B3D">
        <w:rPr>
          <w:rFonts w:ascii="Times New Roman" w:hAnsi="Times New Roman" w:cs="Times New Roman"/>
          <w:sz w:val="24"/>
        </w:rPr>
        <w:t>remov</w:t>
      </w:r>
      <w:r w:rsidR="00027924">
        <w:rPr>
          <w:rFonts w:ascii="Times New Roman" w:hAnsi="Times New Roman" w:cs="Times New Roman"/>
          <w:sz w:val="24"/>
        </w:rPr>
        <w:t xml:space="preserve">ing some of </w:t>
      </w:r>
      <w:r w:rsidR="0034053D" w:rsidRPr="007F3B3D">
        <w:rPr>
          <w:rFonts w:ascii="Times New Roman" w:hAnsi="Times New Roman" w:cs="Times New Roman"/>
          <w:sz w:val="24"/>
        </w:rPr>
        <w:t xml:space="preserve">the </w:t>
      </w:r>
      <w:r w:rsidR="00027924">
        <w:rPr>
          <w:rFonts w:ascii="Times New Roman" w:hAnsi="Times New Roman" w:cs="Times New Roman"/>
          <w:sz w:val="24"/>
        </w:rPr>
        <w:t>doubts</w:t>
      </w:r>
      <w:r w:rsidR="0034053D" w:rsidRPr="007F3B3D">
        <w:rPr>
          <w:rFonts w:ascii="Times New Roman" w:hAnsi="Times New Roman" w:cs="Times New Roman"/>
          <w:sz w:val="24"/>
        </w:rPr>
        <w:t>.</w:t>
      </w:r>
      <w:r w:rsidR="007F268B" w:rsidRPr="007F3B3D">
        <w:rPr>
          <w:rFonts w:ascii="Times New Roman" w:hAnsi="Times New Roman" w:cs="Times New Roman"/>
          <w:sz w:val="24"/>
        </w:rPr>
        <w:t xml:space="preserve"> </w:t>
      </w:r>
      <w:r w:rsidR="000A5660">
        <w:rPr>
          <w:rFonts w:ascii="Times New Roman" w:hAnsi="Times New Roman" w:cs="Times New Roman"/>
          <w:sz w:val="24"/>
        </w:rPr>
        <w:t>For instance, a</w:t>
      </w:r>
      <w:r w:rsidR="0034053D" w:rsidRPr="007F3B3D">
        <w:rPr>
          <w:rFonts w:ascii="Times New Roman" w:hAnsi="Times New Roman" w:cs="Times New Roman"/>
          <w:sz w:val="24"/>
        </w:rPr>
        <w:t>n eight</w:t>
      </w:r>
      <w:r w:rsidR="000A5660">
        <w:rPr>
          <w:rFonts w:ascii="Times New Roman" w:hAnsi="Times New Roman" w:cs="Times New Roman"/>
          <w:sz w:val="24"/>
        </w:rPr>
        <w:t>-</w:t>
      </w:r>
      <w:r w:rsidR="0034053D" w:rsidRPr="007F3B3D">
        <w:rPr>
          <w:rFonts w:ascii="Times New Roman" w:hAnsi="Times New Roman" w:cs="Times New Roman"/>
          <w:sz w:val="24"/>
        </w:rPr>
        <w:t xml:space="preserve">mouse line study </w:t>
      </w:r>
      <w:r w:rsidR="00D00955" w:rsidRPr="007F3B3D">
        <w:rPr>
          <w:rFonts w:ascii="Times New Roman" w:hAnsi="Times New Roman" w:cs="Times New Roman"/>
          <w:sz w:val="24"/>
        </w:rPr>
        <w:t>reveals</w:t>
      </w:r>
      <w:r w:rsidR="0034053D" w:rsidRPr="007F3B3D">
        <w:rPr>
          <w:rFonts w:ascii="Times New Roman" w:hAnsi="Times New Roman" w:cs="Times New Roman"/>
          <w:sz w:val="24"/>
        </w:rPr>
        <w:t xml:space="preserve"> that gut microbiota alterations</w:t>
      </w:r>
      <w:r w:rsidR="007164B8" w:rsidRPr="007F3B3D">
        <w:rPr>
          <w:rFonts w:ascii="Times New Roman" w:hAnsi="Times New Roman" w:cs="Times New Roman"/>
          <w:sz w:val="24"/>
        </w:rPr>
        <w:t xml:space="preserve"> are genotype dependent</w:t>
      </w:r>
      <w:r w:rsidR="0034053D" w:rsidRPr="007F3B3D">
        <w:rPr>
          <w:rFonts w:ascii="Times New Roman" w:hAnsi="Times New Roman" w:cs="Times New Roman"/>
          <w:sz w:val="24"/>
        </w:rPr>
        <w:t xml:space="preserve"> when </w:t>
      </w:r>
      <w:r w:rsidR="00D00955" w:rsidRPr="007F3B3D">
        <w:rPr>
          <w:rFonts w:ascii="Times New Roman" w:hAnsi="Times New Roman" w:cs="Times New Roman"/>
          <w:sz w:val="24"/>
        </w:rPr>
        <w:t xml:space="preserve">mous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using automated ribosomal intergenic spacer analysis and length heterogeneity polymerase chain reaction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There is also a higher similarity between genotype than sex, suggesting that genotype is a stronger factor than gender in regulating gut microbiota.</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r w:rsidR="00BB4182" w:rsidRPr="007F3B3D">
        <w:rPr>
          <w:rFonts w:ascii="Times New Roman" w:hAnsi="Times New Roman" w:cs="Times New Roman"/>
          <w:sz w:val="24"/>
        </w:rPr>
        <w:t xml:space="preserve">Combined with diet, environmental intervention and inheritance, gut microbiome is considered one of the most complicated systems in maintaining human health and </w:t>
      </w:r>
      <w:r w:rsidR="000A5660">
        <w:rPr>
          <w:rFonts w:ascii="Times New Roman" w:hAnsi="Times New Roman" w:cs="Times New Roman"/>
          <w:sz w:val="24"/>
        </w:rPr>
        <w:t xml:space="preserve">its role in human </w:t>
      </w:r>
      <w:r w:rsidR="00BB4182" w:rsidRPr="007F3B3D">
        <w:rPr>
          <w:rFonts w:ascii="Times New Roman" w:hAnsi="Times New Roman" w:cs="Times New Roman"/>
          <w:sz w:val="24"/>
        </w:rPr>
        <w:t>diseases</w:t>
      </w:r>
      <w:r w:rsidR="000A5660">
        <w:rPr>
          <w:rFonts w:ascii="Times New Roman" w:hAnsi="Times New Roman" w:cs="Times New Roman"/>
          <w:sz w:val="24"/>
        </w:rPr>
        <w:t>.</w:t>
      </w:r>
      <w:r w:rsidR="00A666E5">
        <w:rPr>
          <w:rFonts w:ascii="Times New Roman" w:hAnsi="Times New Roman" w:cs="Times New Roman"/>
          <w:sz w:val="24"/>
        </w:rPr>
        <w:t xml:space="preserve"> Since isothiocyanates such as </w:t>
      </w:r>
      <w:r w:rsidR="000575B8" w:rsidRPr="007F3B3D">
        <w:rPr>
          <w:rFonts w:ascii="Times New Roman" w:hAnsi="Times New Roman" w:cs="Times New Roman"/>
          <w:sz w:val="24"/>
        </w:rPr>
        <w:t>phenethyl isothiocyanate</w:t>
      </w:r>
      <w:r w:rsidR="000575B8">
        <w:rPr>
          <w:rFonts w:ascii="Times New Roman" w:hAnsi="Times New Roman" w:cs="Times New Roman"/>
          <w:sz w:val="24"/>
        </w:rPr>
        <w:t xml:space="preserve"> (</w:t>
      </w:r>
      <w:r w:rsidR="00A666E5">
        <w:rPr>
          <w:rFonts w:ascii="Times New Roman" w:hAnsi="Times New Roman" w:cs="Times New Roman"/>
          <w:sz w:val="24"/>
        </w:rPr>
        <w:t>PEITC</w:t>
      </w:r>
      <w:r w:rsidR="000575B8">
        <w:rPr>
          <w:rFonts w:ascii="Times New Roman" w:hAnsi="Times New Roman" w:cs="Times New Roman"/>
          <w:sz w:val="24"/>
        </w:rPr>
        <w:t>)</w:t>
      </w:r>
      <w:r w:rsidR="00A666E5">
        <w:rPr>
          <w:rFonts w:ascii="Times New Roman" w:hAnsi="Times New Roman" w:cs="Times New Roman"/>
          <w:sz w:val="24"/>
        </w:rPr>
        <w:t xml:space="preserve"> </w:t>
      </w:r>
      <w:r w:rsidR="000575B8">
        <w:rPr>
          <w:rFonts w:ascii="Times New Roman" w:hAnsi="Times New Roman" w:cs="Times New Roman"/>
          <w:sz w:val="24"/>
        </w:rPr>
        <w:t xml:space="preserve">has been shown to possess many healthy beneficial effects including cancer prevention and Nrf2, a master regulator of oxidative stress and inflammation, </w:t>
      </w:r>
      <w:r w:rsidR="007755AE">
        <w:rPr>
          <w:rFonts w:ascii="Times New Roman" w:hAnsi="Times New Roman" w:cs="Times New Roman"/>
          <w:sz w:val="24"/>
        </w:rPr>
        <w:t xml:space="preserve">the effect of </w:t>
      </w:r>
      <w:r w:rsidR="000575B8">
        <w:rPr>
          <w:rFonts w:ascii="Times New Roman" w:hAnsi="Times New Roman" w:cs="Times New Roman"/>
          <w:sz w:val="24"/>
        </w:rPr>
        <w:t xml:space="preserve">PEITC and Nrf2 genotype </w:t>
      </w:r>
      <w:r w:rsidR="007755AE">
        <w:rPr>
          <w:rFonts w:ascii="Times New Roman" w:hAnsi="Times New Roman" w:cs="Times New Roman"/>
          <w:sz w:val="24"/>
        </w:rPr>
        <w:t xml:space="preserve">might </w:t>
      </w:r>
      <w:r w:rsidR="000575B8">
        <w:rPr>
          <w:rFonts w:ascii="Times New Roman" w:hAnsi="Times New Roman" w:cs="Times New Roman"/>
          <w:sz w:val="24"/>
        </w:rPr>
        <w:t xml:space="preserve">affect gut microbiome </w:t>
      </w:r>
      <w:r w:rsidR="007755AE">
        <w:rPr>
          <w:rFonts w:ascii="Times New Roman" w:hAnsi="Times New Roman" w:cs="Times New Roman"/>
          <w:sz w:val="24"/>
        </w:rPr>
        <w:t xml:space="preserve">but </w:t>
      </w:r>
      <w:r w:rsidR="000575B8">
        <w:rPr>
          <w:rFonts w:ascii="Times New Roman" w:hAnsi="Times New Roman" w:cs="Times New Roman"/>
          <w:sz w:val="24"/>
        </w:rPr>
        <w:t xml:space="preserve">remains unknown. </w:t>
      </w:r>
      <w:r w:rsidR="00BB4182" w:rsidRPr="007F3B3D">
        <w:rPr>
          <w:rFonts w:ascii="Times New Roman" w:hAnsi="Times New Roman" w:cs="Times New Roman"/>
          <w:sz w:val="24"/>
        </w:rPr>
        <w:t xml:space="preserve">In </w:t>
      </w:r>
      <w:r w:rsidR="000575B8">
        <w:rPr>
          <w:rFonts w:ascii="Times New Roman" w:hAnsi="Times New Roman" w:cs="Times New Roman"/>
          <w:sz w:val="24"/>
        </w:rPr>
        <w:t xml:space="preserve">the current </w:t>
      </w:r>
      <w:r w:rsidR="00BB4182" w:rsidRPr="007F3B3D">
        <w:rPr>
          <w:rFonts w:ascii="Times New Roman" w:hAnsi="Times New Roman" w:cs="Times New Roman"/>
          <w:sz w:val="24"/>
        </w:rPr>
        <w:t xml:space="preserve">study, </w:t>
      </w:r>
      <w:r w:rsidR="00E54103" w:rsidRPr="007F3B3D">
        <w:rPr>
          <w:rFonts w:ascii="Times New Roman" w:hAnsi="Times New Roman" w:cs="Times New Roman"/>
          <w:sz w:val="24"/>
        </w:rPr>
        <w:t xml:space="preserve">C57BL6/J wide-type (WT) and Nrf2 gene </w:t>
      </w:r>
      <w:r w:rsidR="00E54103" w:rsidRPr="007F3B3D">
        <w:rPr>
          <w:rFonts w:ascii="Times New Roman" w:hAnsi="Times New Roman" w:cs="Times New Roman"/>
          <w:sz w:val="24"/>
        </w:rPr>
        <w:lastRenderedPageBreak/>
        <w:t xml:space="preserve">knockout (KO) mice were treated with PEITC for a 4-week period. </w:t>
      </w:r>
      <w:r w:rsidR="000575B8">
        <w:rPr>
          <w:rFonts w:ascii="Times New Roman" w:hAnsi="Times New Roman" w:cs="Times New Roman"/>
          <w:sz w:val="24"/>
        </w:rPr>
        <w:t>F</w:t>
      </w:r>
      <w:r w:rsidR="00E54103" w:rsidRPr="007F3B3D">
        <w:rPr>
          <w:rFonts w:ascii="Times New Roman" w:hAnsi="Times New Roman" w:cs="Times New Roman"/>
          <w:sz w:val="24"/>
        </w:rPr>
        <w:t>ecal samples at week 0, week 1 and week 4 were collected and analyzed using 16s r</w:t>
      </w:r>
      <w:r w:rsidR="00184467" w:rsidRPr="007F3B3D">
        <w:rPr>
          <w:rFonts w:ascii="Times New Roman" w:hAnsi="Times New Roman" w:cs="Times New Roman"/>
          <w:sz w:val="24"/>
        </w:rPr>
        <w:t xml:space="preserve">ibosomal </w:t>
      </w:r>
      <w:r w:rsidR="00E54103" w:rsidRPr="007F3B3D">
        <w:rPr>
          <w:rFonts w:ascii="Times New Roman" w:hAnsi="Times New Roman" w:cs="Times New Roman"/>
          <w:sz w:val="24"/>
        </w:rPr>
        <w:t>RNA</w:t>
      </w:r>
      <w:r w:rsidR="00184467" w:rsidRPr="007F3B3D">
        <w:rPr>
          <w:rFonts w:ascii="Times New Roman" w:hAnsi="Times New Roman" w:cs="Times New Roman"/>
          <w:sz w:val="24"/>
        </w:rPr>
        <w:t xml:space="preserve"> (rRNA)</w:t>
      </w:r>
      <w:r w:rsidR="00E54103" w:rsidRPr="007F3B3D">
        <w:rPr>
          <w:rFonts w:ascii="Times New Roman" w:hAnsi="Times New Roman" w:cs="Times New Roman"/>
          <w:sz w:val="24"/>
        </w:rPr>
        <w:t xml:space="preserve"> sequencing technology to </w:t>
      </w:r>
      <w:r w:rsidR="000575B8">
        <w:rPr>
          <w:rFonts w:ascii="Times New Roman" w:hAnsi="Times New Roman" w:cs="Times New Roman"/>
          <w:sz w:val="24"/>
        </w:rPr>
        <w:t>examine</w:t>
      </w:r>
      <w:r w:rsidR="00E54103" w:rsidRPr="007F3B3D">
        <w:rPr>
          <w:rFonts w:ascii="Times New Roman" w:hAnsi="Times New Roman" w:cs="Times New Roman"/>
          <w:sz w:val="24"/>
        </w:rPr>
        <w:t xml:space="preserve"> the </w:t>
      </w:r>
      <w:r w:rsidR="000575B8">
        <w:rPr>
          <w:rFonts w:ascii="Times New Roman" w:hAnsi="Times New Roman" w:cs="Times New Roman"/>
          <w:sz w:val="24"/>
        </w:rPr>
        <w:t xml:space="preserve">alterations of </w:t>
      </w:r>
      <w:r w:rsidR="00E54103" w:rsidRPr="007F3B3D">
        <w:rPr>
          <w:rFonts w:ascii="Times New Roman" w:hAnsi="Times New Roman" w:cs="Times New Roman"/>
          <w:sz w:val="24"/>
        </w:rPr>
        <w:t xml:space="preserve">gut microbiota between dietary treatment and genotype. </w:t>
      </w:r>
    </w:p>
    <w:p w14:paraId="7D292A93" w14:textId="77777777" w:rsidR="00BB4182" w:rsidRPr="007F3B3D" w:rsidRDefault="00BB4182" w:rsidP="006B5DF1">
      <w:pPr>
        <w:spacing w:line="360" w:lineRule="auto"/>
        <w:rPr>
          <w:rFonts w:ascii="Times New Roman" w:hAnsi="Times New Roman" w:cs="Times New Roman"/>
          <w:sz w:val="24"/>
        </w:rPr>
      </w:pPr>
    </w:p>
    <w:p w14:paraId="2F533467" w14:textId="52C04E78"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 </w:t>
      </w:r>
      <w:r w:rsidR="00E65298" w:rsidRPr="007F3B3D">
        <w:rPr>
          <w:rFonts w:ascii="Times New Roman" w:hAnsi="Times New Roman" w:cs="Times New Roman"/>
          <w:b/>
          <w:sz w:val="24"/>
        </w:rPr>
        <w:t>Materials and Methods</w:t>
      </w:r>
    </w:p>
    <w:p w14:paraId="260E1595" w14:textId="349D278D" w:rsidR="006709EF" w:rsidRPr="007F3B3D" w:rsidRDefault="00334E86" w:rsidP="003920F8">
      <w:pPr>
        <w:spacing w:line="360" w:lineRule="auto"/>
        <w:rPr>
          <w:rFonts w:ascii="Times New Roman" w:hAnsi="Times New Roman" w:cs="Times New Roman"/>
          <w:b/>
          <w:sz w:val="24"/>
        </w:rPr>
      </w:pPr>
      <w:r w:rsidRPr="007F3B3D">
        <w:rPr>
          <w:rFonts w:ascii="Times New Roman" w:hAnsi="Times New Roman" w:cs="Times New Roman"/>
          <w:b/>
          <w:sz w:val="24"/>
        </w:rPr>
        <w:t xml:space="preserve">2.1 </w:t>
      </w:r>
      <w:r w:rsidR="003920F8" w:rsidRPr="007F3B3D">
        <w:rPr>
          <w:rFonts w:ascii="Times New Roman" w:hAnsi="Times New Roman" w:cs="Times New Roman"/>
          <w:b/>
          <w:sz w:val="24"/>
        </w:rPr>
        <w:t>Experimental design, animal</w:t>
      </w:r>
      <w:r w:rsidR="00D5785D">
        <w:rPr>
          <w:rFonts w:ascii="Times New Roman" w:hAnsi="Times New Roman" w:cs="Times New Roman"/>
          <w:b/>
          <w:sz w:val="24"/>
        </w:rPr>
        <w:t>s</w:t>
      </w:r>
      <w:ins w:id="26" w:author="Renyi Wu" w:date="2021-03-27T12:38:00Z">
        <w:r w:rsidR="00F926D1">
          <w:rPr>
            <w:rFonts w:ascii="Times New Roman" w:hAnsi="Times New Roman" w:cs="Times New Roman"/>
            <w:b/>
            <w:sz w:val="24"/>
          </w:rPr>
          <w:t>,</w:t>
        </w:r>
      </w:ins>
      <w:r w:rsidR="003920F8" w:rsidRPr="007F3B3D">
        <w:rPr>
          <w:rFonts w:ascii="Times New Roman" w:hAnsi="Times New Roman" w:cs="Times New Roman"/>
          <w:b/>
          <w:sz w:val="24"/>
        </w:rPr>
        <w:t xml:space="preserve"> and diet</w:t>
      </w:r>
      <w:ins w:id="27" w:author="Renyi Wu" w:date="2021-03-27T12:37:00Z">
        <w:r w:rsidR="00F926D1">
          <w:rPr>
            <w:rFonts w:ascii="Times New Roman" w:hAnsi="Times New Roman" w:cs="Times New Roman"/>
            <w:b/>
            <w:sz w:val="24"/>
          </w:rPr>
          <w:t xml:space="preserve"> administration</w:t>
        </w:r>
      </w:ins>
    </w:p>
    <w:p w14:paraId="2FA9BFE1" w14:textId="0A0D565D" w:rsidR="006D5483" w:rsidRDefault="00E331CC" w:rsidP="003920F8">
      <w:pPr>
        <w:spacing w:line="360" w:lineRule="auto"/>
        <w:rPr>
          <w:rFonts w:ascii="Times New Roman" w:hAnsi="Times New Roman" w:cs="Times New Roman"/>
          <w:sz w:val="24"/>
        </w:rPr>
      </w:pPr>
      <w:r w:rsidRPr="007F3B3D">
        <w:rPr>
          <w:rFonts w:ascii="Times New Roman" w:hAnsi="Times New Roman" w:cs="Times New Roman"/>
          <w:sz w:val="24"/>
        </w:rPr>
        <w:t>C57BL</w:t>
      </w:r>
      <w:r w:rsidR="003920F8" w:rsidRPr="007F3B3D">
        <w:rPr>
          <w:rFonts w:ascii="Times New Roman" w:hAnsi="Times New Roman" w:cs="Times New Roman"/>
          <w:sz w:val="24"/>
        </w:rPr>
        <w:t>/</w:t>
      </w:r>
      <w:r w:rsidRPr="007F3B3D">
        <w:rPr>
          <w:rFonts w:ascii="Times New Roman" w:hAnsi="Times New Roman" w:cs="Times New Roman"/>
          <w:sz w:val="24"/>
        </w:rPr>
        <w:t>6</w:t>
      </w:r>
      <w:r w:rsidR="003920F8" w:rsidRPr="007F3B3D">
        <w:rPr>
          <w:rFonts w:ascii="Times New Roman" w:hAnsi="Times New Roman" w:cs="Times New Roman"/>
          <w:sz w:val="24"/>
        </w:rPr>
        <w:t xml:space="preserve">J </w:t>
      </w:r>
      <w:r w:rsidR="00697DC8">
        <w:rPr>
          <w:rFonts w:ascii="Times New Roman" w:hAnsi="Times New Roman" w:cs="Times New Roman"/>
          <w:sz w:val="24"/>
        </w:rPr>
        <w:t>wild-type (</w:t>
      </w:r>
      <w:r w:rsidR="00E54103" w:rsidRPr="007F3B3D">
        <w:rPr>
          <w:rFonts w:ascii="Times New Roman" w:hAnsi="Times New Roman" w:cs="Times New Roman"/>
          <w:sz w:val="24"/>
        </w:rPr>
        <w:t>WT</w:t>
      </w:r>
      <w:r w:rsidR="00697DC8">
        <w:rPr>
          <w:rFonts w:ascii="Times New Roman" w:hAnsi="Times New Roman" w:cs="Times New Roman"/>
          <w:sz w:val="24"/>
        </w:rPr>
        <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Pr="007F3B3D">
        <w:rPr>
          <w:rFonts w:ascii="Times New Roman" w:hAnsi="Times New Roman" w:cs="Times New Roman"/>
          <w:sz w:val="24"/>
        </w:rPr>
        <w:t>/6</w:t>
      </w:r>
      <w:r w:rsidR="003209EC" w:rsidRPr="007F3B3D">
        <w:rPr>
          <w:rFonts w:ascii="Times New Roman" w:hAnsi="Times New Roman" w:cs="Times New Roman"/>
          <w:sz w:val="24"/>
        </w:rPr>
        <w:t xml:space="preserve">J </w:t>
      </w:r>
      <w:r w:rsidR="00D556EB">
        <w:rPr>
          <w:rFonts w:ascii="Times New Roman" w:hAnsi="Times New Roman" w:cs="Times New Roman"/>
          <w:sz w:val="24"/>
        </w:rPr>
        <w:t>knock-out (</w:t>
      </w:r>
      <w:r w:rsidR="0024475A" w:rsidRPr="007F3B3D">
        <w:rPr>
          <w:rFonts w:ascii="Times New Roman" w:hAnsi="Times New Roman" w:cs="Times New Roman"/>
          <w:sz w:val="24"/>
        </w:rPr>
        <w:t>KO</w:t>
      </w:r>
      <w:r w:rsidR="00D556EB">
        <w:rPr>
          <w:rFonts w:ascii="Times New Roman" w:hAnsi="Times New Roman" w:cs="Times New Roman"/>
          <w:sz w:val="24"/>
        </w:rPr>
        <w:t>)</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Pr="007F3B3D">
        <w:rPr>
          <w:rFonts w:ascii="Times New Roman" w:hAnsi="Times New Roman" w:cs="Times New Roman"/>
          <w:sz w:val="24"/>
        </w:rPr>
        <w:fldChar w:fldCharType="end"/>
      </w:r>
      <w:r w:rsidRPr="007F3B3D">
        <w:rPr>
          <w:rFonts w:ascii="Times New Roman" w:hAnsi="Times New Roman" w:cs="Times New Roman"/>
          <w:sz w:val="24"/>
        </w:rPr>
        <w:t>.</w:t>
      </w:r>
      <w:r w:rsidR="00AB4F15" w:rsidRPr="007F3B3D">
        <w:rPr>
          <w:rFonts w:ascii="Times New Roman" w:hAnsi="Times New Roman" w:cs="Times New Roman"/>
          <w:sz w:val="24"/>
        </w:rPr>
        <w:t xml:space="preserve"> All mice </w:t>
      </w:r>
      <w:r w:rsidR="003920F8" w:rsidRPr="007F3B3D">
        <w:rPr>
          <w:rFonts w:ascii="Times New Roman" w:hAnsi="Times New Roman" w:cs="Times New Roman"/>
          <w:sz w:val="24"/>
        </w:rPr>
        <w:t xml:space="preserve">were maintained </w:t>
      </w:r>
      <w:r w:rsidR="00392DDE" w:rsidRPr="007F3B3D">
        <w:rPr>
          <w:rFonts w:ascii="Times New Roman" w:hAnsi="Times New Roman" w:cs="Times New Roman"/>
          <w:sz w:val="24"/>
        </w:rPr>
        <w:t>at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77777777"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firstly given a 2-week gut microbiota equalization period </w:t>
      </w:r>
      <w:r>
        <w:rPr>
          <w:rFonts w:ascii="Times New Roman" w:hAnsi="Times New Roman" w:cs="Times New Roman"/>
          <w:sz w:val="24"/>
        </w:rPr>
        <w:t xml:space="preserve">during which they 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00A4E341" w:rsidR="006D5483" w:rsidRPr="00F85B52" w:rsidRDefault="006D5483" w:rsidP="003920F8">
      <w:pPr>
        <w:spacing w:line="360" w:lineRule="auto"/>
        <w:rPr>
          <w:rFonts w:ascii="Times New Roman" w:hAnsi="Times New Roman" w:cs="Times New Roman"/>
          <w:sz w:val="24"/>
        </w:rPr>
      </w:pPr>
      <w:r>
        <w:rPr>
          <w:rFonts w:ascii="Times New Roman" w:hAnsi="Times New Roman" w:cs="Times New Roman"/>
          <w:sz w:val="24"/>
        </w:rPr>
        <w:t xml:space="preserve">In </w:t>
      </w:r>
      <w:r w:rsidRPr="00F85B52">
        <w:rPr>
          <w:rFonts w:ascii="Times New Roman" w:hAnsi="Times New Roman" w:cs="Times New Roman"/>
          <w:i/>
          <w:iCs/>
          <w:sz w:val="24"/>
        </w:rPr>
        <w:t>Experiment 1</w:t>
      </w:r>
      <w:r>
        <w:rPr>
          <w:rFonts w:ascii="Times New Roman" w:hAnsi="Times New Roman" w:cs="Times New Roman"/>
          <w:sz w:val="24"/>
        </w:rPr>
        <w:t xml:space="preserve">, 10 </w:t>
      </w:r>
      <w:r w:rsidR="00F85B52">
        <w:rPr>
          <w:rFonts w:ascii="Times New Roman" w:hAnsi="Times New Roman" w:cs="Times New Roman"/>
          <w:sz w:val="24"/>
        </w:rPr>
        <w:t>Nrf2 KO</w:t>
      </w:r>
      <w:r>
        <w:rPr>
          <w:rFonts w:ascii="Times New Roman" w:hAnsi="Times New Roman" w:cs="Times New Roman"/>
          <w:sz w:val="24"/>
        </w:rPr>
        <w:t xml:space="preserve"> mice were randomized </w:t>
      </w:r>
      <w:r w:rsidR="00F85B52">
        <w:rPr>
          <w:rFonts w:ascii="Times New Roman" w:hAnsi="Times New Roman" w:cs="Times New Roman"/>
          <w:sz w:val="24"/>
        </w:rPr>
        <w:t xml:space="preserve">after the 2-week equalization period </w:t>
      </w:r>
      <w:r>
        <w:rPr>
          <w:rFonts w:ascii="Times New Roman" w:hAnsi="Times New Roman" w:cs="Times New Roman"/>
          <w:sz w:val="24"/>
        </w:rPr>
        <w:t>into two group: one group continued receiving the control diet (</w:t>
      </w:r>
      <w:r w:rsidRPr="007F3B3D">
        <w:rPr>
          <w:rFonts w:ascii="Times New Roman" w:hAnsi="Times New Roman" w:cs="Times New Roman"/>
          <w:sz w:val="24"/>
        </w:rPr>
        <w:t>AIN93M</w:t>
      </w:r>
      <w:r>
        <w:rPr>
          <w:rFonts w:ascii="Times New Roman" w:hAnsi="Times New Roman" w:cs="Times New Roman"/>
          <w:sz w:val="24"/>
        </w:rPr>
        <w:t xml:space="preserve">) while the second group’s diet was enhanced with 0.05% PEITC. </w:t>
      </w:r>
      <w:r w:rsidRPr="00F85B52">
        <w:rPr>
          <w:rFonts w:ascii="Times New Roman" w:hAnsi="Times New Roman" w:cs="Times New Roman"/>
          <w:i/>
          <w:iCs/>
          <w:sz w:val="24"/>
        </w:rPr>
        <w:t>Experiment 2</w:t>
      </w:r>
      <w:r>
        <w:rPr>
          <w:rFonts w:ascii="Times New Roman" w:hAnsi="Times New Roman" w:cs="Times New Roman"/>
          <w:sz w:val="24"/>
        </w:rPr>
        <w:t xml:space="preserve"> used 18 WT mice </w:t>
      </w:r>
      <w:r w:rsidR="00F85B52">
        <w:rPr>
          <w:rFonts w:ascii="Times New Roman" w:hAnsi="Times New Roman" w:cs="Times New Roman"/>
          <w:sz w:val="24"/>
        </w:rPr>
        <w:t>that were</w:t>
      </w:r>
      <w:r>
        <w:rPr>
          <w:rFonts w:ascii="Times New Roman" w:hAnsi="Times New Roman" w:cs="Times New Roman"/>
          <w:sz w:val="24"/>
        </w:rPr>
        <w:t xml:space="preserve"> randomized into </w:t>
      </w:r>
      <w:r w:rsidR="00F85B52">
        <w:rPr>
          <w:rFonts w:ascii="Times New Roman" w:hAnsi="Times New Roman" w:cs="Times New Roman"/>
          <w:sz w:val="24"/>
        </w:rPr>
        <w:t>either the</w:t>
      </w:r>
      <w:r>
        <w:rPr>
          <w:rFonts w:ascii="Times New Roman" w:hAnsi="Times New Roman" w:cs="Times New Roman"/>
          <w:sz w:val="24"/>
        </w:rPr>
        <w:t xml:space="preserve"> control diet </w:t>
      </w:r>
      <w:r w:rsidR="00F85B52">
        <w:rPr>
          <w:rFonts w:ascii="Times New Roman" w:hAnsi="Times New Roman" w:cs="Times New Roman"/>
          <w:sz w:val="24"/>
        </w:rPr>
        <w:t xml:space="preserve">group </w:t>
      </w:r>
      <w:r>
        <w:rPr>
          <w:rFonts w:ascii="Times New Roman" w:hAnsi="Times New Roman" w:cs="Times New Roman"/>
          <w:sz w:val="24"/>
        </w:rPr>
        <w:t>(</w:t>
      </w:r>
      <w:r w:rsidRPr="007F3B3D">
        <w:rPr>
          <w:rFonts w:ascii="Times New Roman" w:hAnsi="Times New Roman" w:cs="Times New Roman"/>
          <w:sz w:val="24"/>
        </w:rPr>
        <w:t>AIN93M</w:t>
      </w:r>
      <w:r>
        <w:rPr>
          <w:rFonts w:ascii="Times New Roman" w:hAnsi="Times New Roman" w:cs="Times New Roman"/>
          <w:sz w:val="24"/>
        </w:rPr>
        <w:t xml:space="preserve">) </w:t>
      </w:r>
      <w:r w:rsidR="00F85B52">
        <w:rPr>
          <w:rFonts w:ascii="Times New Roman" w:hAnsi="Times New Roman" w:cs="Times New Roman"/>
          <w:sz w:val="24"/>
        </w:rPr>
        <w:t>or the</w:t>
      </w:r>
      <w:r>
        <w:rPr>
          <w:rFonts w:ascii="Times New Roman" w:hAnsi="Times New Roman" w:cs="Times New Roman"/>
          <w:sz w:val="24"/>
        </w:rPr>
        <w:t xml:space="preserve"> enhanced PEITC</w:t>
      </w:r>
      <w:r w:rsidR="00F85B52">
        <w:rPr>
          <w:rFonts w:ascii="Times New Roman" w:hAnsi="Times New Roman" w:cs="Times New Roman"/>
          <w:sz w:val="24"/>
        </w:rPr>
        <w:t xml:space="preserve">-enhanced diet group. In </w:t>
      </w:r>
      <w:r w:rsidR="00F85B52" w:rsidRPr="00F85B52">
        <w:rPr>
          <w:rFonts w:ascii="Times New Roman" w:hAnsi="Times New Roman" w:cs="Times New Roman"/>
          <w:i/>
          <w:iCs/>
          <w:sz w:val="24"/>
        </w:rPr>
        <w:t>Experiment 3</w:t>
      </w:r>
      <w:r w:rsidR="00F85B52">
        <w:rPr>
          <w:rFonts w:ascii="Times New Roman" w:hAnsi="Times New Roman" w:cs="Times New Roman"/>
          <w:sz w:val="24"/>
        </w:rPr>
        <w:t xml:space="preserve"> we introduced additional cranberry diet and challenged the animals with DSS to induce gut inflammation, and both genotypes were tested (WT and Nrf2 KO). The assignment by into 1 of four treatment groups (Naïve, DSS, DSS + PEITC, and DSS + Cranberry) was done within each genotype (</w:t>
      </w:r>
      <w:r w:rsidR="00F85B52" w:rsidRPr="00F85B52">
        <w:rPr>
          <w:rFonts w:ascii="Times New Roman" w:hAnsi="Times New Roman" w:cs="Times New Roman"/>
          <w:b/>
          <w:bCs/>
          <w:sz w:val="24"/>
        </w:rPr>
        <w:t>Fig</w:t>
      </w:r>
      <w:r w:rsidR="002A265B">
        <w:rPr>
          <w:rFonts w:ascii="Times New Roman" w:hAnsi="Times New Roman" w:cs="Times New Roman"/>
          <w:b/>
          <w:bCs/>
          <w:sz w:val="24"/>
        </w:rPr>
        <w:t xml:space="preserve">ure </w:t>
      </w:r>
      <w:r w:rsidR="00F85B52" w:rsidRPr="00F85B52">
        <w:rPr>
          <w:rFonts w:ascii="Times New Roman" w:hAnsi="Times New Roman" w:cs="Times New Roman"/>
          <w:b/>
          <w:bCs/>
          <w:sz w:val="24"/>
        </w:rPr>
        <w:t>1</w:t>
      </w:r>
      <w:r w:rsidR="00F85B52">
        <w:rPr>
          <w:rFonts w:ascii="Times New Roman" w:hAnsi="Times New Roman" w:cs="Times New Roman"/>
          <w:sz w:val="24"/>
        </w:rPr>
        <w:t>).</w:t>
      </w:r>
    </w:p>
    <w:p w14:paraId="055EB785" w14:textId="34EFB849" w:rsidR="003920F8" w:rsidRPr="007F3B3D" w:rsidRDefault="007755AE" w:rsidP="003920F8">
      <w:pPr>
        <w:spacing w:line="36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fecal samples 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eek 4)</w:t>
      </w:r>
      <w:r w:rsidR="00B642E4" w:rsidRPr="007F3B3D">
        <w:rPr>
          <w:rFonts w:ascii="Times New Roman" w:hAnsi="Times New Roman" w:cs="Times New Roman"/>
          <w:sz w:val="24"/>
        </w:rPr>
        <w:t>, snap frozen in liquid nitrogen and stored at 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In total </w:t>
      </w:r>
    </w:p>
    <w:p w14:paraId="1DB31A3F" w14:textId="77777777" w:rsidR="003920F8" w:rsidRPr="007F3B3D" w:rsidRDefault="003920F8" w:rsidP="006B5DF1">
      <w:pPr>
        <w:spacing w:line="360" w:lineRule="auto"/>
        <w:rPr>
          <w:rFonts w:ascii="Times New Roman" w:hAnsi="Times New Roman" w:cs="Times New Roman"/>
          <w:sz w:val="24"/>
        </w:rPr>
      </w:pPr>
    </w:p>
    <w:p w14:paraId="7B02ADD0" w14:textId="22C9C6A9" w:rsidR="00F13708"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2 </w:t>
      </w:r>
      <w:r w:rsidR="00F13708" w:rsidRPr="007F3B3D">
        <w:rPr>
          <w:rFonts w:ascii="Times New Roman" w:hAnsi="Times New Roman" w:cs="Times New Roman"/>
          <w:b/>
          <w:sz w:val="24"/>
        </w:rPr>
        <w:t xml:space="preserve">16s ribosomal RNA </w:t>
      </w:r>
      <w:ins w:id="28" w:author="Renyi Wu" w:date="2021-03-27T12:38:00Z">
        <w:r w:rsidR="00F926D1">
          <w:rPr>
            <w:rFonts w:ascii="Times New Roman" w:hAnsi="Times New Roman" w:cs="Times New Roman"/>
            <w:b/>
            <w:sz w:val="24"/>
          </w:rPr>
          <w:t xml:space="preserve">gene </w:t>
        </w:r>
      </w:ins>
      <w:r w:rsidR="00F13708" w:rsidRPr="007F3B3D">
        <w:rPr>
          <w:rFonts w:ascii="Times New Roman" w:hAnsi="Times New Roman" w:cs="Times New Roman"/>
          <w:b/>
          <w:sz w:val="24"/>
        </w:rPr>
        <w:t>sequencing</w:t>
      </w:r>
      <w:r w:rsidR="008C7AB8" w:rsidRPr="007F3B3D">
        <w:rPr>
          <w:rFonts w:ascii="Times New Roman" w:hAnsi="Times New Roman" w:cs="Times New Roman"/>
          <w:b/>
          <w:sz w:val="24"/>
        </w:rPr>
        <w:t xml:space="preserve"> and analysis</w:t>
      </w:r>
    </w:p>
    <w:p w14:paraId="07BB6A2F" w14:textId="1EEF5F58" w:rsidR="00D8681E" w:rsidRDefault="008C7AB8" w:rsidP="00445EB4">
      <w:pPr>
        <w:spacing w:after="120" w:line="36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w:t>
      </w:r>
      <w:proofErr w:type="spellStart"/>
      <w:r w:rsidRPr="007F3B3D">
        <w:rPr>
          <w:rFonts w:ascii="Times New Roman" w:hAnsi="Times New Roman" w:cs="Times New Roman"/>
          <w:sz w:val="24"/>
        </w:rPr>
        <w:t>PowerSoil</w:t>
      </w:r>
      <w:proofErr w:type="spellEnd"/>
      <w:r w:rsidRPr="007F3B3D">
        <w:rPr>
          <w:rFonts w:ascii="Times New Roman" w:hAnsi="Times New Roman" w:cs="Times New Roman"/>
          <w:sz w:val="24"/>
        </w:rPr>
        <w:t xml:space="preserve">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 xml:space="preserve">(Apprill, McNally, Parsons, &amp; Weber, 2015; Caporaso et al., 2012; Caporaso et al., 2011; Minich </w:t>
      </w:r>
      <w:r w:rsidR="00334E86" w:rsidRPr="007F3B3D">
        <w:rPr>
          <w:rFonts w:ascii="Times New Roman" w:hAnsi="Times New Roman" w:cs="Times New Roman"/>
          <w:noProof/>
          <w:sz w:val="24"/>
        </w:rPr>
        <w:lastRenderedPageBreak/>
        <w:t>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Indexed amplicon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pooled and sequenced on </w:t>
      </w:r>
      <w:proofErr w:type="spellStart"/>
      <w:r w:rsidRPr="007F3B3D">
        <w:rPr>
          <w:rFonts w:ascii="Times New Roman" w:hAnsi="Times New Roman" w:cs="Times New Roman"/>
          <w:sz w:val="24"/>
        </w:rPr>
        <w:t>MiSeq</w:t>
      </w:r>
      <w:proofErr w:type="spellEnd"/>
      <w:r w:rsidRPr="007F3B3D">
        <w:rPr>
          <w:rFonts w:ascii="Times New Roman" w:hAnsi="Times New Roman" w:cs="Times New Roman"/>
          <w:sz w:val="24"/>
        </w:rPr>
        <w:t xml:space="preserve"> (Illumina) yielding at least </w:t>
      </w:r>
      <w:r w:rsidR="00E94164" w:rsidRPr="007F3B3D">
        <w:rPr>
          <w:rFonts w:ascii="Times New Roman" w:hAnsi="Times New Roman" w:cs="Times New Roman"/>
          <w:sz w:val="24"/>
        </w:rPr>
        <w:t>8</w:t>
      </w:r>
      <w:r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commentRangeStart w:id="29"/>
      <w:r w:rsidR="0044143A" w:rsidRPr="007F3B3D">
        <w:rPr>
          <w:rFonts w:ascii="Times New Roman" w:hAnsi="Times New Roman" w:cs="Times New Roman"/>
          <w:sz w:val="24"/>
        </w:rPr>
        <w:t>QIIME2</w:t>
      </w:r>
      <w:r w:rsidR="0044143A">
        <w:rPr>
          <w:rFonts w:ascii="Times New Roman" w:hAnsi="Times New Roman" w:cs="Times New Roman"/>
          <w:sz w:val="24"/>
        </w:rPr>
        <w:t xml:space="preserve"> </w:t>
      </w:r>
      <w:commentRangeStart w:id="30"/>
      <w:r w:rsidR="00FA33D6">
        <w:rPr>
          <w:rFonts w:ascii="Times New Roman" w:hAnsi="Times New Roman" w:cs="Times New Roman"/>
          <w:sz w:val="24"/>
        </w:rPr>
        <w:t>mapped reference</w:t>
      </w:r>
      <w:r w:rsidRPr="007F3B3D">
        <w:rPr>
          <w:rFonts w:ascii="Times New Roman" w:hAnsi="Times New Roman" w:cs="Times New Roman"/>
          <w:sz w:val="24"/>
        </w:rPr>
        <w:t xml:space="preserve"> at 97% similarity against representative sequences </w:t>
      </w:r>
      <w:r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commentRangeEnd w:id="30"/>
      <w:r w:rsidR="0044143A">
        <w:rPr>
          <w:rStyle w:val="CommentReference"/>
        </w:rPr>
        <w:commentReference w:id="30"/>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Pr="007F3B3D">
        <w:rPr>
          <w:rFonts w:ascii="Times New Roman" w:hAnsi="Times New Roman" w:cs="Times New Roman"/>
          <w:sz w:val="24"/>
        </w:rPr>
        <w:t xml:space="preserve">, following by chimeric sequences removed from subsequent analyses </w:t>
      </w:r>
      <w:r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Pr="007F3B3D">
        <w:rPr>
          <w:rFonts w:ascii="Times New Roman" w:hAnsi="Times New Roman" w:cs="Times New Roman"/>
          <w:sz w:val="24"/>
        </w:rPr>
        <w:t>Principle coordinates analysis (</w:t>
      </w:r>
      <w:proofErr w:type="spellStart"/>
      <w:r w:rsidRPr="007F3B3D">
        <w:rPr>
          <w:rFonts w:ascii="Times New Roman" w:hAnsi="Times New Roman" w:cs="Times New Roman"/>
          <w:sz w:val="24"/>
        </w:rPr>
        <w:t>PCoA</w:t>
      </w:r>
      <w:proofErr w:type="spellEnd"/>
      <w:r w:rsidRPr="007F3B3D">
        <w:rPr>
          <w:rFonts w:ascii="Times New Roman" w:hAnsi="Times New Roman" w:cs="Times New Roman"/>
          <w:sz w:val="24"/>
        </w:rPr>
        <w:t xml:space="preserve">) of unweighted </w:t>
      </w:r>
      <w:proofErr w:type="spellStart"/>
      <w:r w:rsidRPr="007F3B3D">
        <w:rPr>
          <w:rFonts w:ascii="Times New Roman" w:hAnsi="Times New Roman" w:cs="Times New Roman"/>
          <w:sz w:val="24"/>
        </w:rPr>
        <w:t>UniFrac</w:t>
      </w:r>
      <w:proofErr w:type="spellEnd"/>
      <w:r w:rsidRPr="007F3B3D">
        <w:rPr>
          <w:rFonts w:ascii="Times New Roman" w:hAnsi="Times New Roman" w:cs="Times New Roman"/>
          <w:sz w:val="24"/>
        </w:rPr>
        <w:t xml:space="preserve"> phylogenetic or </w:t>
      </w:r>
      <w:r w:rsidR="009117FD" w:rsidRPr="007F3B3D">
        <w:rPr>
          <w:rFonts w:ascii="Times New Roman" w:hAnsi="Times New Roman" w:cs="Times New Roman"/>
          <w:sz w:val="24"/>
        </w:rPr>
        <w:t>g</w:t>
      </w:r>
      <w:r w:rsidRPr="007F3B3D">
        <w:rPr>
          <w:rFonts w:ascii="Times New Roman" w:hAnsi="Times New Roman" w:cs="Times New Roman"/>
          <w:sz w:val="24"/>
        </w:rPr>
        <w:t>enus w</w:t>
      </w:r>
      <w:r w:rsidR="008F6520">
        <w:rPr>
          <w:rFonts w:ascii="Times New Roman" w:hAnsi="Times New Roman" w:cs="Times New Roman"/>
          <w:sz w:val="24"/>
        </w:rPr>
        <w:t>ere</w:t>
      </w:r>
      <w:r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29"/>
      <w:r w:rsidR="00967DA3">
        <w:rPr>
          <w:rStyle w:val="CommentReference"/>
        </w:rPr>
        <w:commentReference w:id="29"/>
      </w:r>
    </w:p>
    <w:p w14:paraId="1751D4C5" w14:textId="2728BBAC" w:rsidR="00227CA3" w:rsidRDefault="00227CA3" w:rsidP="00445EB4">
      <w:pPr>
        <w:spacing w:after="120" w:line="360" w:lineRule="auto"/>
        <w:rPr>
          <w:rFonts w:ascii="Times New Roman" w:hAnsi="Times New Roman" w:cs="Times New Roman"/>
          <w:bCs/>
          <w:sz w:val="24"/>
        </w:rPr>
      </w:pPr>
      <w:commentRangeStart w:id="31"/>
      <w:r>
        <w:rPr>
          <w:rFonts w:ascii="Times New Roman" w:hAnsi="Times New Roman" w:cs="Times New Roman"/>
          <w:sz w:val="24"/>
        </w:rPr>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31"/>
      <w:r w:rsidR="0017159E">
        <w:rPr>
          <w:rStyle w:val="CommentReference"/>
        </w:rPr>
        <w:commentReference w:id="31"/>
      </w:r>
      <w:r w:rsidR="00F32D03">
        <w:rPr>
          <w:rFonts w:ascii="Times New Roman" w:hAnsi="Times New Roman" w:cs="Times New Roman"/>
          <w:sz w:val="24"/>
        </w:rPr>
        <w:t xml:space="preserve">was used to process </w:t>
      </w:r>
      <w:proofErr w:type="spellStart"/>
      <w:r w:rsidR="00F32D03">
        <w:rPr>
          <w:rFonts w:ascii="Times New Roman" w:hAnsi="Times New Roman" w:cs="Times New Roman"/>
          <w:sz w:val="24"/>
        </w:rPr>
        <w:t>FastQ</w:t>
      </w:r>
      <w:proofErr w:type="spellEnd"/>
      <w:r w:rsidR="00F32D03">
        <w:rPr>
          <w:rFonts w:ascii="Times New Roman" w:hAnsi="Times New Roman" w:cs="Times New Roman"/>
          <w:sz w:val="24"/>
        </w:rPr>
        <w:t xml:space="preserve">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w:t>
      </w:r>
      <w:proofErr w:type="gramStart"/>
      <w:r w:rsidR="009F0DD3">
        <w:rPr>
          <w:rFonts w:ascii="Times New Roman" w:hAnsi="Times New Roman" w:cs="Times New Roman"/>
          <w:sz w:val="24"/>
        </w:rPr>
        <w:t>i.e.</w:t>
      </w:r>
      <w:proofErr w:type="gramEnd"/>
      <w:r w:rsidR="009F0DD3">
        <w:rPr>
          <w:rFonts w:ascii="Times New Roman" w:hAnsi="Times New Roman" w:cs="Times New Roman"/>
          <w:sz w:val="24"/>
        </w:rPr>
        <w:t xml:space="preserv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32"/>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32"/>
      <w:r w:rsidR="0017159E">
        <w:rPr>
          <w:rStyle w:val="CommentReference"/>
        </w:rPr>
        <w:commentReference w:id="32"/>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 </w:instrText>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DATA </w:instrText>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17159E" w:rsidRPr="007F3B3D">
        <w:rPr>
          <w:rFonts w:ascii="Times New Roman" w:hAnsi="Times New Roman" w:cs="Times New Roman"/>
          <w:noProof/>
          <w:sz w:val="24"/>
        </w:rPr>
        <w:t>(Yilmaz et al., 201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A265B">
        <w:rPr>
          <w:rFonts w:ascii="Times New Roman" w:hAnsi="Times New Roman" w:cs="Times New Roman"/>
          <w:b/>
          <w:bCs/>
          <w:sz w:val="24"/>
        </w:rPr>
        <w:t>Figure 2</w:t>
      </w:r>
      <w:r w:rsidR="002A265B">
        <w:rPr>
          <w:rFonts w:ascii="Times New Roman" w:hAnsi="Times New Roman" w:cs="Times New Roman"/>
          <w:sz w:val="24"/>
        </w:rPr>
        <w:t xml:space="preserve">). Majority (over 94%) of OTUs were identified as bacterial, with OTUs mapped to </w:t>
      </w:r>
      <w:proofErr w:type="spellStart"/>
      <w:r w:rsidR="002557CF" w:rsidRPr="002557CF">
        <w:rPr>
          <w:rFonts w:ascii="Times New Roman" w:hAnsi="Times New Roman" w:cs="Times New Roman"/>
          <w:i/>
          <w:iCs/>
          <w:sz w:val="24"/>
        </w:rPr>
        <w:t>E</w:t>
      </w:r>
      <w:r w:rsidR="002A265B" w:rsidRPr="002557CF">
        <w:rPr>
          <w:rFonts w:ascii="Times New Roman" w:hAnsi="Times New Roman" w:cs="Times New Roman"/>
          <w:i/>
          <w:iCs/>
          <w:sz w:val="24"/>
        </w:rPr>
        <w:t>ukaryota</w:t>
      </w:r>
      <w:proofErr w:type="spellEnd"/>
      <w:r w:rsidR="002A265B">
        <w:rPr>
          <w:rFonts w:ascii="Times New Roman" w:hAnsi="Times New Roman" w:cs="Times New Roman"/>
          <w:sz w:val="24"/>
        </w:rPr>
        <w:t xml:space="preserve"> and </w:t>
      </w:r>
      <w:r w:rsidR="002557CF" w:rsidRPr="002557CF">
        <w:rPr>
          <w:rFonts w:ascii="Times New Roman" w:hAnsi="Times New Roman" w:cs="Times New Roman"/>
          <w:i/>
          <w:iCs/>
          <w:sz w:val="24"/>
        </w:rPr>
        <w:t>A</w:t>
      </w:r>
      <w:r w:rsidR="002A265B" w:rsidRPr="002557CF">
        <w:rPr>
          <w:rFonts w:ascii="Times New Roman" w:hAnsi="Times New Roman" w:cs="Times New Roman"/>
          <w:i/>
          <w:iCs/>
          <w:sz w:val="24"/>
        </w:rPr>
        <w:t>rchaea</w:t>
      </w:r>
      <w:r w:rsidR="002A265B">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In total, 10,197 (94.78% of total OTUs), 7,994 (98.34%) and 7,558 (96.07%) bacterial OTUs were identified in the 3 experiments respectively (</w:t>
      </w:r>
      <w:r w:rsidR="002557CF" w:rsidRPr="002557CF">
        <w:rPr>
          <w:rFonts w:ascii="Times New Roman" w:hAnsi="Times New Roman" w:cs="Times New Roman"/>
          <w:b/>
          <w:sz w:val="24"/>
        </w:rPr>
        <w:t>Table 2</w:t>
      </w:r>
      <w:r w:rsidR="002557CF">
        <w:rPr>
          <w:rFonts w:ascii="Times New Roman" w:hAnsi="Times New Roman" w:cs="Times New Roman"/>
          <w:bCs/>
          <w:sz w:val="24"/>
        </w:rPr>
        <w:t>).</w:t>
      </w:r>
      <w:r w:rsidR="003F060C">
        <w:rPr>
          <w:rFonts w:ascii="Times New Roman" w:hAnsi="Times New Roman" w:cs="Times New Roman"/>
          <w:bCs/>
          <w:sz w:val="24"/>
        </w:rPr>
        <w:t xml:space="preserve"> Additionally, bacterial OTUs belonging to phylum Cyanobacteria were removed as they most likely originated in the food and were not a part of the gut microbiomes. OTUs not mapped to any bacterial phylum were removed as well and the remaining OTUs analyzed.</w:t>
      </w:r>
    </w:p>
    <w:p w14:paraId="60B47FE3" w14:textId="0A406249" w:rsidR="00D5785D" w:rsidRPr="00D5785D" w:rsidRDefault="00D5785D" w:rsidP="00D5785D">
      <w:pPr>
        <w:spacing w:line="360" w:lineRule="auto"/>
        <w:rPr>
          <w:rFonts w:ascii="Times New Roman" w:hAnsi="Times New Roman" w:cs="Times New Roman"/>
          <w:b/>
          <w:sz w:val="24"/>
        </w:rPr>
      </w:pPr>
      <w:r w:rsidRPr="007F3B3D">
        <w:rPr>
          <w:rFonts w:ascii="Times New Roman" w:hAnsi="Times New Roman" w:cs="Times New Roman"/>
          <w:b/>
          <w:sz w:val="24"/>
        </w:rPr>
        <w:t>2.</w:t>
      </w:r>
      <w:r>
        <w:rPr>
          <w:rFonts w:ascii="Times New Roman" w:hAnsi="Times New Roman" w:cs="Times New Roman"/>
          <w:b/>
          <w:sz w:val="24"/>
        </w:rPr>
        <w:t>3</w:t>
      </w:r>
      <w:r w:rsidRPr="007F3B3D">
        <w:rPr>
          <w:rFonts w:ascii="Times New Roman" w:hAnsi="Times New Roman" w:cs="Times New Roman"/>
          <w:b/>
          <w:sz w:val="24"/>
        </w:rPr>
        <w:t xml:space="preserve"> </w:t>
      </w:r>
      <w:r>
        <w:rPr>
          <w:rFonts w:ascii="Times New Roman" w:hAnsi="Times New Roman" w:cs="Times New Roman"/>
          <w:b/>
          <w:sz w:val="24"/>
        </w:rPr>
        <w:t>Microbial metabolites analysis</w:t>
      </w:r>
    </w:p>
    <w:p w14:paraId="427A27C1" w14:textId="272DE0CE" w:rsidR="009E295E" w:rsidRPr="007F3B3D" w:rsidRDefault="00D5785D" w:rsidP="00445EB4">
      <w:pPr>
        <w:spacing w:after="120" w:line="360" w:lineRule="auto"/>
        <w:rPr>
          <w:rFonts w:ascii="Times New Roman" w:hAnsi="Times New Roman" w:cs="Times New Roman"/>
          <w:sz w:val="24"/>
        </w:rPr>
      </w:pPr>
      <w:r>
        <w:rPr>
          <w:rFonts w:ascii="Times New Roman" w:hAnsi="Times New Roman" w:cs="Times New Roman"/>
          <w:sz w:val="24"/>
        </w:rPr>
        <w:t xml:space="preserve">The concentrations of microbial metabolites (short-chain fatty acids (SCFA), bile acids, and free amino acids) were quantified </w:t>
      </w:r>
      <w:r w:rsidR="00DB1C57">
        <w:rPr>
          <w:rFonts w:ascii="Times New Roman" w:hAnsi="Times New Roman" w:cs="Times New Roman"/>
          <w:sz w:val="24"/>
        </w:rPr>
        <w:t xml:space="preserve">in fecal samples collected at weeks 2 and 6 </w:t>
      </w:r>
      <w:r w:rsidR="00AD568A">
        <w:rPr>
          <w:rFonts w:ascii="Times New Roman" w:hAnsi="Times New Roman" w:cs="Times New Roman"/>
          <w:sz w:val="24"/>
        </w:rPr>
        <w:t>usi</w:t>
      </w:r>
      <w:r w:rsidR="00DB1C57">
        <w:rPr>
          <w:rFonts w:ascii="Times New Roman" w:hAnsi="Times New Roman" w:cs="Times New Roman"/>
          <w:sz w:val="24"/>
        </w:rPr>
        <w:t xml:space="preserve">ng liquid chromatography mass spectrometry (LC-MS)-based targeted and untargeted analysis. </w:t>
      </w:r>
    </w:p>
    <w:p w14:paraId="2859BCBF" w14:textId="6B750101" w:rsidR="00E65298" w:rsidRDefault="007F3B3D" w:rsidP="00445EB4">
      <w:pPr>
        <w:spacing w:after="120" w:line="360" w:lineRule="auto"/>
        <w:rPr>
          <w:rFonts w:ascii="Times New Roman" w:hAnsi="Times New Roman" w:cs="Times New Roman"/>
          <w:b/>
          <w:sz w:val="24"/>
        </w:rPr>
      </w:pPr>
      <w:r w:rsidRPr="007F3B3D">
        <w:rPr>
          <w:rFonts w:ascii="Times New Roman" w:hAnsi="Times New Roman" w:cs="Times New Roman"/>
          <w:b/>
          <w:sz w:val="24"/>
        </w:rPr>
        <w:t>2.</w:t>
      </w:r>
      <w:r w:rsidR="00D5785D">
        <w:rPr>
          <w:rFonts w:ascii="Times New Roman" w:hAnsi="Times New Roman" w:cs="Times New Roman"/>
          <w:b/>
          <w:sz w:val="24"/>
        </w:rPr>
        <w:t>4</w:t>
      </w:r>
      <w:r w:rsidRPr="007F3B3D">
        <w:rPr>
          <w:rFonts w:ascii="Times New Roman" w:hAnsi="Times New Roman" w:cs="Times New Roman"/>
          <w:b/>
          <w:sz w:val="24"/>
        </w:rPr>
        <w:t xml:space="preserve"> </w:t>
      </w:r>
      <w:r w:rsidR="00E65298" w:rsidRPr="007F3B3D">
        <w:rPr>
          <w:rFonts w:ascii="Times New Roman" w:hAnsi="Times New Roman" w:cs="Times New Roman"/>
          <w:b/>
          <w:sz w:val="24"/>
        </w:rPr>
        <w:t xml:space="preserve">Statistical </w:t>
      </w:r>
      <w:r w:rsidR="00D5785D">
        <w:rPr>
          <w:rFonts w:ascii="Times New Roman" w:hAnsi="Times New Roman" w:cs="Times New Roman"/>
          <w:b/>
          <w:sz w:val="24"/>
        </w:rPr>
        <w:t>a</w:t>
      </w:r>
      <w:r w:rsidR="00E65298" w:rsidRPr="007F3B3D">
        <w:rPr>
          <w:rFonts w:ascii="Times New Roman" w:hAnsi="Times New Roman" w:cs="Times New Roman"/>
          <w:b/>
          <w:sz w:val="24"/>
        </w:rPr>
        <w:t>nalyses</w:t>
      </w:r>
    </w:p>
    <w:p w14:paraId="5E0BB6D9" w14:textId="5364853C" w:rsidR="0017159E" w:rsidRPr="002B23BB" w:rsidRDefault="0017159E" w:rsidP="00044181">
      <w:pPr>
        <w:spacing w:line="360" w:lineRule="auto"/>
        <w:rPr>
          <w:rFonts w:ascii="Times New Roman" w:hAnsi="Times New Roman" w:cs="Times New Roman"/>
          <w:sz w:val="24"/>
        </w:rPr>
      </w:pPr>
      <w:commentRangeStart w:id="33"/>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w:t>
      </w:r>
      <w:commentRangeStart w:id="34"/>
      <w:r w:rsidR="003F060C">
        <w:rPr>
          <w:rFonts w:ascii="Times New Roman" w:hAnsi="Times New Roman" w:cs="Times New Roman"/>
          <w:bCs/>
          <w:sz w:val="24"/>
        </w:rPr>
        <w:t>OTU</w:t>
      </w:r>
      <w:commentRangeEnd w:id="34"/>
      <w:r w:rsidR="003F060C">
        <w:rPr>
          <w:rStyle w:val="CommentReference"/>
        </w:rPr>
        <w:commentReference w:id="34"/>
      </w:r>
      <w:r w:rsidR="003F060C">
        <w:rPr>
          <w:rFonts w:ascii="Times New Roman" w:hAnsi="Times New Roman" w:cs="Times New Roman"/>
          <w:bCs/>
          <w:sz w:val="24"/>
        </w:rPr>
        <w:t>)</w:t>
      </w:r>
      <w:r w:rsidR="00010C59">
        <w:rPr>
          <w:rFonts w:ascii="Times New Roman" w:hAnsi="Times New Roman" w:cs="Times New Roman"/>
          <w:bCs/>
          <w:sz w:val="24"/>
        </w:rPr>
        <w:t xml:space="preserve">present in a sample. Larger values of the index indicate greater </w:t>
      </w:r>
      <w:r w:rsidR="00010C59">
        <w:rPr>
          <w:rFonts w:ascii="Times New Roman" w:hAnsi="Times New Roman" w:cs="Times New Roman"/>
          <w:bCs/>
          <w:sz w:val="24"/>
        </w:rPr>
        <w:lastRenderedPageBreak/>
        <w:t xml:space="preserve">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commentRangeStart w:id="35"/>
      <w:r w:rsidR="003F060C">
        <w:rPr>
          <w:rFonts w:ascii="Times New Roman" w:hAnsi="Times New Roman" w:cs="Times New Roman"/>
          <w:bCs/>
          <w:sz w:val="24"/>
        </w:rPr>
        <w:t>OTU</w:t>
      </w:r>
      <w:r w:rsidR="00010C59">
        <w:rPr>
          <w:rFonts w:ascii="Times New Roman" w:hAnsi="Times New Roman" w:cs="Times New Roman"/>
          <w:bCs/>
          <w:sz w:val="24"/>
        </w:rPr>
        <w:t>s</w:t>
      </w:r>
      <w:commentRangeEnd w:id="35"/>
      <w:r w:rsidR="003F060C">
        <w:rPr>
          <w:rStyle w:val="CommentReference"/>
        </w:rPr>
        <w:commentReference w:id="35"/>
      </w:r>
      <w:r w:rsidR="00010C59">
        <w:rPr>
          <w:rFonts w:ascii="Times New Roman" w:hAnsi="Times New Roman" w:cs="Times New Roman"/>
          <w:bCs/>
          <w:sz w:val="24"/>
        </w:rPr>
        <w:t>.</w:t>
      </w:r>
      <w:commentRangeEnd w:id="33"/>
      <w:r w:rsidR="00010C59">
        <w:rPr>
          <w:rStyle w:val="CommentReference"/>
        </w:rPr>
        <w:commentReference w:id="33"/>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w:t>
      </w:r>
      <w:r w:rsidR="00063942" w:rsidRPr="003F060C">
        <w:rPr>
          <w:rFonts w:ascii="Times New Roman" w:hAnsi="Times New Roman" w:cs="Times New Roman"/>
          <w:b/>
          <w:sz w:val="24"/>
        </w:rPr>
        <w:t xml:space="preserve">Figure </w:t>
      </w:r>
      <w:r w:rsidR="003F060C" w:rsidRPr="003F060C">
        <w:rPr>
          <w:rFonts w:ascii="Times New Roman" w:hAnsi="Times New Roman" w:cs="Times New Roman"/>
          <w:b/>
          <w:sz w:val="24"/>
        </w:rPr>
        <w:t>3</w:t>
      </w:r>
      <w:r w:rsidR="00063942">
        <w:rPr>
          <w:rFonts w:ascii="Times New Roman" w:hAnsi="Times New Roman" w:cs="Times New Roman"/>
          <w:bCs/>
          <w:sz w:val="24"/>
        </w:rPr>
        <w:t xml:space="preserve">). </w:t>
      </w:r>
      <w:r w:rsidR="00863B6F">
        <w:rPr>
          <w:rFonts w:ascii="Times New Roman" w:hAnsi="Times New Roman" w:cs="Times New Roman"/>
          <w:sz w:val="24"/>
        </w:rPr>
        <w:t xml:space="preserve">Multi-variable </w:t>
      </w:r>
      <w:r w:rsidR="00863B6F" w:rsidRPr="007F3B3D">
        <w:rPr>
          <w:rFonts w:ascii="Times New Roman" w:hAnsi="Times New Roman" w:cs="Times New Roman"/>
          <w:sz w:val="24"/>
        </w:rPr>
        <w:t>analysis of variance (ANOVA)</w:t>
      </w:r>
      <w:r w:rsidR="00863B6F">
        <w:rPr>
          <w:rFonts w:ascii="Times New Roman" w:hAnsi="Times New Roman" w:cs="Times New Roman"/>
          <w:sz w:val="24"/>
        </w:rPr>
        <w:t xml:space="preserve"> using genotype, diet and time points </w:t>
      </w:r>
      <w:r w:rsidR="00863B6F" w:rsidRPr="007F3B3D">
        <w:rPr>
          <w:rFonts w:ascii="Times New Roman" w:hAnsi="Times New Roman" w:cs="Times New Roman"/>
          <w:sz w:val="24"/>
        </w:rPr>
        <w:t xml:space="preserve">was performed </w:t>
      </w:r>
      <w:r w:rsidR="00863B6F">
        <w:rPr>
          <w:rFonts w:ascii="Times New Roman" w:hAnsi="Times New Roman" w:cs="Times New Roman"/>
          <w:sz w:val="24"/>
        </w:rPr>
        <w:t xml:space="preserve">followed by multiple comparison, with false discovery rate (FDR) adjustment for the p-values where necessary. </w:t>
      </w:r>
    </w:p>
    <w:p w14:paraId="3F115202" w14:textId="625DDB27" w:rsidR="00063942" w:rsidRPr="00044181" w:rsidRDefault="00063942"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Figure 3).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possibly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w:t>
      </w:r>
      <w:proofErr w:type="gramStart"/>
      <w:r w:rsidR="00765DE6">
        <w:rPr>
          <w:rFonts w:ascii="Times New Roman" w:hAnsi="Times New Roman" w:cs="Times New Roman"/>
          <w:bCs/>
          <w:sz w:val="24"/>
        </w:rPr>
        <w:t>second  -</w:t>
      </w:r>
      <w:proofErr w:type="gramEnd"/>
      <w:r w:rsidR="00765DE6">
        <w:rPr>
          <w:rFonts w:ascii="Times New Roman" w:hAnsi="Times New Roman" w:cs="Times New Roman"/>
          <w:bCs/>
          <w:sz w:val="24"/>
        </w:rPr>
        <w:t xml:space="preserve"> the second most (and is orthogonal to PC1), and so on. </w:t>
      </w:r>
      <w:r w:rsidR="00C84A02">
        <w:rPr>
          <w:rFonts w:ascii="Times New Roman" w:hAnsi="Times New Roman" w:cs="Times New Roman"/>
          <w:bCs/>
          <w:sz w:val="24"/>
        </w:rPr>
        <w:t xml:space="preserve">The samples are then plotted against 2 </w:t>
      </w:r>
      <w:proofErr w:type="gramStart"/>
      <w:r w:rsidR="00C84A02">
        <w:rPr>
          <w:rFonts w:ascii="Times New Roman" w:hAnsi="Times New Roman" w:cs="Times New Roman"/>
          <w:bCs/>
          <w:sz w:val="24"/>
        </w:rPr>
        <w:t>principle</w:t>
      </w:r>
      <w:proofErr w:type="gramEnd"/>
      <w:r w:rsidR="00C84A02">
        <w:rPr>
          <w:rFonts w:ascii="Times New Roman" w:hAnsi="Times New Roman" w:cs="Times New Roman"/>
          <w:bCs/>
          <w:sz w:val="24"/>
        </w:rPr>
        <w:t xml:space="preserve"> components (e.g. PC1 and 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w:t>
      </w:r>
      <w:proofErr w:type="gramStart"/>
      <w:r w:rsidR="00CD4147">
        <w:rPr>
          <w:rFonts w:ascii="Times New Roman" w:hAnsi="Times New Roman" w:cs="Times New Roman"/>
          <w:bCs/>
          <w:sz w:val="24"/>
        </w:rPr>
        <w:t>principle</w:t>
      </w:r>
      <w:proofErr w:type="gramEnd"/>
      <w:r w:rsidR="00CD4147">
        <w:rPr>
          <w:rFonts w:ascii="Times New Roman" w:hAnsi="Times New Roman" w:cs="Times New Roman"/>
          <w:bCs/>
          <w:sz w:val="24"/>
        </w:rPr>
        <w:t xml:space="preserve"> components’ space as well as the direction and the magnitude of the original axes (i.e. individual taxonomic units). </w:t>
      </w:r>
      <w:commentRangeStart w:id="36"/>
      <w:r w:rsidR="00CD4147">
        <w:rPr>
          <w:rFonts w:ascii="Times New Roman" w:hAnsi="Times New Roman" w:cs="Times New Roman"/>
          <w:bCs/>
          <w:sz w:val="24"/>
        </w:rPr>
        <w:t xml:space="preserve">Multivariate analysis of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commentRangeEnd w:id="36"/>
      <w:r w:rsidR="00863B6F">
        <w:rPr>
          <w:rStyle w:val="CommentReference"/>
        </w:rPr>
        <w:commentReference w:id="36"/>
      </w:r>
      <w:r w:rsidR="00F04C8E">
        <w:rPr>
          <w:rFonts w:ascii="Times New Roman" w:hAnsi="Times New Roman" w:cs="Times New Roman"/>
          <w:bCs/>
          <w:sz w:val="24"/>
        </w:rPr>
        <w:t xml:space="preserve"> Compositional Omics Model-Based Integration framework was used to combine and visualize microbial count and microbial metabolite data (</w:t>
      </w:r>
      <w:proofErr w:type="spellStart"/>
      <w:r w:rsidR="00F04C8E">
        <w:rPr>
          <w:rFonts w:ascii="Times New Roman" w:hAnsi="Times New Roman" w:cs="Times New Roman"/>
          <w:bCs/>
          <w:sz w:val="24"/>
        </w:rPr>
        <w:t>Hawinkle</w:t>
      </w:r>
      <w:proofErr w:type="spellEnd"/>
      <w:r w:rsidR="00F04C8E">
        <w:rPr>
          <w:rFonts w:ascii="Times New Roman" w:hAnsi="Times New Roman" w:cs="Times New Roman"/>
          <w:bCs/>
          <w:sz w:val="24"/>
        </w:rPr>
        <w:t xml:space="preserve"> 2020). </w:t>
      </w:r>
    </w:p>
    <w:p w14:paraId="52FE3802" w14:textId="77777777" w:rsidR="00494F24" w:rsidRPr="007F3B3D" w:rsidRDefault="00494F24" w:rsidP="006B5DF1">
      <w:pPr>
        <w:spacing w:line="360" w:lineRule="auto"/>
        <w:rPr>
          <w:rFonts w:ascii="Times New Roman" w:hAnsi="Times New Roman" w:cs="Times New Roman"/>
          <w:b/>
          <w:sz w:val="24"/>
        </w:rPr>
      </w:pPr>
    </w:p>
    <w:p w14:paraId="430AEC6D" w14:textId="7D27516F" w:rsidR="00297C45" w:rsidRDefault="007F3B3D">
      <w:pPr>
        <w:spacing w:line="360" w:lineRule="auto"/>
        <w:rPr>
          <w:rFonts w:ascii="Times New Roman" w:hAnsi="Times New Roman" w:cs="Times New Roman"/>
          <w:b/>
          <w:sz w:val="24"/>
        </w:rPr>
      </w:pPr>
      <w:r w:rsidRPr="00216A78">
        <w:rPr>
          <w:rFonts w:ascii="Times New Roman" w:hAnsi="Times New Roman" w:cs="Times New Roman"/>
          <w:b/>
          <w:sz w:val="24"/>
        </w:rPr>
        <w:t xml:space="preserve">3. </w:t>
      </w:r>
      <w:r w:rsidR="00E65298" w:rsidRPr="00216A78">
        <w:rPr>
          <w:rFonts w:ascii="Times New Roman" w:hAnsi="Times New Roman" w:cs="Times New Roman"/>
          <w:b/>
          <w:sz w:val="24"/>
        </w:rPr>
        <w:t>Results</w:t>
      </w:r>
      <w:r w:rsidR="00297C45">
        <w:rPr>
          <w:rFonts w:ascii="Times New Roman" w:hAnsi="Times New Roman" w:cs="Times New Roman"/>
          <w:b/>
          <w:sz w:val="24"/>
        </w:rPr>
        <w:t xml:space="preserve"> </w:t>
      </w:r>
    </w:p>
    <w:p w14:paraId="06900F0C" w14:textId="505F1E95" w:rsidR="00886AEF" w:rsidRPr="00216A78" w:rsidRDefault="007F3B3D" w:rsidP="006B5DF1">
      <w:pPr>
        <w:spacing w:line="360" w:lineRule="auto"/>
        <w:rPr>
          <w:rFonts w:ascii="Times New Roman" w:hAnsi="Times New Roman" w:cs="Times New Roman"/>
          <w:b/>
          <w:sz w:val="24"/>
        </w:rPr>
      </w:pPr>
      <w:r w:rsidRPr="00216A78">
        <w:rPr>
          <w:rFonts w:ascii="Times New Roman" w:hAnsi="Times New Roman" w:cs="Times New Roman"/>
          <w:b/>
          <w:sz w:val="24"/>
        </w:rPr>
        <w:t xml:space="preserve">3.1 </w:t>
      </w:r>
      <w:r w:rsidR="00886AEF" w:rsidRPr="00216A78">
        <w:rPr>
          <w:rFonts w:ascii="Times New Roman" w:hAnsi="Times New Roman" w:cs="Times New Roman"/>
          <w:b/>
          <w:sz w:val="24"/>
        </w:rPr>
        <w:t>Dietary PEITC induce</w:t>
      </w:r>
      <w:r w:rsidR="000C76CC" w:rsidRPr="00216A78">
        <w:rPr>
          <w:rFonts w:ascii="Times New Roman" w:hAnsi="Times New Roman" w:cs="Times New Roman"/>
          <w:b/>
          <w:sz w:val="24"/>
        </w:rPr>
        <w:t>s</w:t>
      </w:r>
      <w:r w:rsidR="00886AEF" w:rsidRPr="00216A78">
        <w:rPr>
          <w:rFonts w:ascii="Times New Roman" w:hAnsi="Times New Roman" w:cs="Times New Roman"/>
          <w:b/>
          <w:sz w:val="24"/>
        </w:rPr>
        <w:t xml:space="preserve"> gut microbiota changes</w:t>
      </w:r>
      <w:r w:rsidR="000C76CC" w:rsidRPr="00216A78">
        <w:rPr>
          <w:rFonts w:ascii="Times New Roman" w:hAnsi="Times New Roman" w:cs="Times New Roman"/>
          <w:b/>
          <w:sz w:val="24"/>
        </w:rPr>
        <w:t xml:space="preserve">: </w:t>
      </w:r>
      <w:r w:rsidR="00886AEF" w:rsidRPr="00216A78">
        <w:rPr>
          <w:rFonts w:ascii="Times New Roman" w:hAnsi="Times New Roman" w:cs="Times New Roman"/>
          <w:b/>
          <w:sz w:val="24"/>
        </w:rPr>
        <w:t xml:space="preserve">bacterial diversity </w:t>
      </w:r>
      <w:ins w:id="37" w:author="Renyi Wu" w:date="2021-03-27T12:57:00Z">
        <w:r w:rsidR="00810F33">
          <w:rPr>
            <w:rFonts w:ascii="Times New Roman" w:hAnsi="Times New Roman" w:cs="Times New Roman"/>
            <w:b/>
            <w:sz w:val="24"/>
          </w:rPr>
          <w:t>[The title here is about PEITC but the paragraph is more about Nrf2 KO]</w:t>
        </w:r>
      </w:ins>
    </w:p>
    <w:p w14:paraId="45EC98C5" w14:textId="563776BE" w:rsidR="00E45630" w:rsidRDefault="001D38AA" w:rsidP="00FF065B">
      <w:pPr>
        <w:spacing w:line="360" w:lineRule="auto"/>
        <w:rPr>
          <w:rFonts w:ascii="Times New Roman" w:hAnsi="Times New Roman" w:cs="Times New Roman"/>
          <w:color w:val="000000" w:themeColor="text1"/>
          <w:sz w:val="24"/>
          <w:highlight w:val="yellow"/>
        </w:rPr>
      </w:pPr>
      <w:r w:rsidRPr="00216A78">
        <w:rPr>
          <w:rFonts w:ascii="Times New Roman" w:hAnsi="Times New Roman" w:cs="Times New Roman"/>
          <w:color w:val="000000" w:themeColor="text1"/>
          <w:sz w:val="24"/>
        </w:rPr>
        <w:t xml:space="preserve">PEITC has been </w:t>
      </w:r>
      <w:r w:rsidR="00660300" w:rsidRPr="00216A78">
        <w:rPr>
          <w:rFonts w:ascii="Times New Roman" w:hAnsi="Times New Roman" w:cs="Times New Roman"/>
          <w:color w:val="000000" w:themeColor="text1"/>
          <w:sz w:val="24"/>
        </w:rPr>
        <w:t xml:space="preserve">reported to inhibit colon inflammation </w:t>
      </w:r>
      <w:r w:rsidR="00BB4389" w:rsidRPr="00216A78">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r>
      <w:r w:rsidR="00BB4389" w:rsidRPr="00216A78">
        <w:rPr>
          <w:rFonts w:ascii="Times New Roman" w:hAnsi="Times New Roman" w:cs="Times New Roman"/>
          <w:color w:val="000000" w:themeColor="text1"/>
          <w:sz w:val="24"/>
        </w:rPr>
        <w:fldChar w:fldCharType="separate"/>
      </w:r>
      <w:r w:rsidR="00216A78" w:rsidRPr="00216A78">
        <w:rPr>
          <w:rFonts w:ascii="Times New Roman" w:hAnsi="Times New Roman" w:cs="Times New Roman"/>
          <w:noProof/>
          <w:color w:val="000000" w:themeColor="text1"/>
          <w:sz w:val="24"/>
        </w:rPr>
        <w:t>(Cheung, Khor, Huang, &amp; Kong, 2010; Cheung, Khor, Yu, &amp; Kong, 2008; Liu &amp; Dey, 2017)</w:t>
      </w:r>
      <w:r w:rsidR="00BB4389" w:rsidRPr="00216A78">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t xml:space="preserve"> </w:t>
      </w:r>
      <w:r w:rsidR="00660300" w:rsidRPr="00216A78">
        <w:rPr>
          <w:rFonts w:ascii="Times New Roman" w:hAnsi="Times New Roman" w:cs="Times New Roman"/>
          <w:color w:val="000000" w:themeColor="text1"/>
          <w:sz w:val="24"/>
        </w:rPr>
        <w:t xml:space="preserve">and colon cancer </w:t>
      </w:r>
      <w:r w:rsidR="00BB7315" w:rsidRPr="00216A78">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r>
      <w:r w:rsidR="00BB7315" w:rsidRPr="00216A78">
        <w:rPr>
          <w:rFonts w:ascii="Times New Roman" w:hAnsi="Times New Roman" w:cs="Times New Roman"/>
          <w:color w:val="000000" w:themeColor="text1"/>
          <w:sz w:val="24"/>
        </w:rPr>
        <w:fldChar w:fldCharType="separate"/>
      </w:r>
      <w:r w:rsidR="00BB7315" w:rsidRPr="00216A78">
        <w:rPr>
          <w:rFonts w:ascii="Times New Roman" w:hAnsi="Times New Roman" w:cs="Times New Roman"/>
          <w:noProof/>
          <w:color w:val="000000" w:themeColor="text1"/>
          <w:sz w:val="24"/>
        </w:rPr>
        <w:t>(Khor, Cheung, Prawan, Reddy, &amp; Kong, 2008; Liu &amp; Dey, 2017)</w:t>
      </w:r>
      <w:r w:rsidR="00BB7315" w:rsidRPr="00216A78">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t>.</w:t>
      </w:r>
      <w:r w:rsidR="00660300" w:rsidRPr="00216A78">
        <w:rPr>
          <w:rFonts w:ascii="Times New Roman" w:hAnsi="Times New Roman" w:cs="Times New Roman"/>
          <w:color w:val="000000" w:themeColor="text1"/>
          <w:sz w:val="24"/>
        </w:rPr>
        <w:t xml:space="preserve"> </w:t>
      </w:r>
      <w:r w:rsidR="00296456">
        <w:rPr>
          <w:rFonts w:ascii="Times New Roman" w:hAnsi="Times New Roman" w:cs="Times New Roman"/>
          <w:color w:val="000000" w:themeColor="text1"/>
          <w:sz w:val="24"/>
        </w:rPr>
        <w:t>T</w:t>
      </w:r>
      <w:r w:rsidR="00660300" w:rsidRPr="00216A78">
        <w:rPr>
          <w:rFonts w:ascii="Times New Roman" w:hAnsi="Times New Roman" w:cs="Times New Roman"/>
          <w:color w:val="000000" w:themeColor="text1"/>
          <w:sz w:val="24"/>
        </w:rPr>
        <w:t>he o</w:t>
      </w:r>
      <w:r w:rsidR="00951060" w:rsidRPr="00216A78">
        <w:rPr>
          <w:rFonts w:ascii="Times New Roman" w:hAnsi="Times New Roman" w:cs="Times New Roman"/>
          <w:color w:val="000000" w:themeColor="text1"/>
          <w:sz w:val="24"/>
        </w:rPr>
        <w:t xml:space="preserve">verall </w:t>
      </w:r>
      <w:r w:rsidR="00296456">
        <w:rPr>
          <w:rFonts w:ascii="Times New Roman" w:hAnsi="Times New Roman" w:cs="Times New Roman"/>
          <w:color w:val="000000" w:themeColor="text1"/>
          <w:sz w:val="24"/>
        </w:rPr>
        <w:t xml:space="preserve">16s </w:t>
      </w:r>
      <w:r w:rsidR="00951060" w:rsidRPr="00216A78">
        <w:rPr>
          <w:rFonts w:ascii="Times New Roman" w:hAnsi="Times New Roman" w:cs="Times New Roman"/>
          <w:color w:val="000000" w:themeColor="text1"/>
          <w:sz w:val="24"/>
        </w:rPr>
        <w:t xml:space="preserve">sequencing depths </w:t>
      </w:r>
      <w:r w:rsidR="00296456">
        <w:rPr>
          <w:rFonts w:ascii="Times New Roman" w:hAnsi="Times New Roman" w:cs="Times New Roman"/>
          <w:color w:val="000000" w:themeColor="text1"/>
          <w:sz w:val="24"/>
        </w:rPr>
        <w:t>ranges from 50</w:t>
      </w:r>
      <w:ins w:id="38" w:author="Renyi Wu" w:date="2021-03-27T12:53:00Z">
        <w:r w:rsidR="00810F33">
          <w:rPr>
            <w:rFonts w:ascii="Times New Roman" w:hAnsi="Times New Roman" w:cs="Times New Roman"/>
            <w:color w:val="000000" w:themeColor="text1"/>
            <w:sz w:val="24"/>
          </w:rPr>
          <w:t>K</w:t>
        </w:r>
      </w:ins>
      <w:r w:rsidR="00296456">
        <w:rPr>
          <w:rFonts w:ascii="Times New Roman" w:hAnsi="Times New Roman" w:cs="Times New Roman"/>
          <w:color w:val="000000" w:themeColor="text1"/>
          <w:sz w:val="24"/>
        </w:rPr>
        <w:t xml:space="preserve"> to 200</w:t>
      </w:r>
      <w:del w:id="39" w:author="Renyi Wu" w:date="2021-03-27T12:53:00Z">
        <w:r w:rsidR="00296456" w:rsidDel="00810F33">
          <w:rPr>
            <w:rFonts w:ascii="Times New Roman" w:hAnsi="Times New Roman" w:cs="Times New Roman"/>
            <w:color w:val="000000" w:themeColor="text1"/>
            <w:sz w:val="24"/>
          </w:rPr>
          <w:delText xml:space="preserve"> </w:delText>
        </w:r>
      </w:del>
      <w:r w:rsidR="00296456">
        <w:rPr>
          <w:rFonts w:ascii="Times New Roman" w:hAnsi="Times New Roman" w:cs="Times New Roman"/>
          <w:color w:val="000000" w:themeColor="text1"/>
          <w:sz w:val="24"/>
        </w:rPr>
        <w:t>K base pair reads per sample</w:t>
      </w:r>
      <w:r w:rsidR="00296456"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color w:val="000000" w:themeColor="text1"/>
          <w:sz w:val="24"/>
        </w:rPr>
        <w:t>(</w:t>
      </w:r>
      <w:r w:rsidR="00C43FFF" w:rsidRPr="00216A78">
        <w:rPr>
          <w:rFonts w:ascii="Times New Roman" w:hAnsi="Times New Roman" w:cs="Times New Roman"/>
          <w:b/>
          <w:color w:val="000000" w:themeColor="text1"/>
          <w:sz w:val="24"/>
        </w:rPr>
        <w:t>Fig. 1B</w:t>
      </w:r>
      <w:r w:rsidR="00C43FFF" w:rsidRPr="00216A78">
        <w:rPr>
          <w:rFonts w:ascii="Times New Roman" w:hAnsi="Times New Roman" w:cs="Times New Roman"/>
          <w:color w:val="000000" w:themeColor="text1"/>
          <w:sz w:val="24"/>
        </w:rPr>
        <w:t>)</w:t>
      </w:r>
      <w:r w:rsidR="00A27008"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The </w:t>
      </w:r>
      <w:r w:rsidR="00660300" w:rsidRPr="00216A78">
        <w:rPr>
          <w:rFonts w:ascii="Times New Roman" w:hAnsi="Times New Roman" w:cs="Times New Roman"/>
          <w:color w:val="000000" w:themeColor="text1"/>
          <w:sz w:val="24"/>
        </w:rPr>
        <w:t>operational taxonomic units (</w:t>
      </w:r>
      <w:r w:rsidR="00DF3B4C" w:rsidRPr="00216A78">
        <w:rPr>
          <w:rFonts w:ascii="Times New Roman" w:hAnsi="Times New Roman" w:cs="Times New Roman"/>
          <w:color w:val="000000" w:themeColor="text1"/>
          <w:sz w:val="24"/>
        </w:rPr>
        <w:t>OTUs</w:t>
      </w:r>
      <w:r w:rsidR="00660300" w:rsidRPr="00216A78">
        <w:rPr>
          <w:rFonts w:ascii="Times New Roman" w:hAnsi="Times New Roman" w:cs="Times New Roman"/>
          <w:color w:val="000000" w:themeColor="text1"/>
          <w:sz w:val="24"/>
        </w:rPr>
        <w:t>)</w:t>
      </w:r>
      <w:r w:rsidR="00DF3B4C" w:rsidRPr="00216A78">
        <w:rPr>
          <w:rFonts w:ascii="Times New Roman" w:hAnsi="Times New Roman" w:cs="Times New Roman"/>
          <w:color w:val="000000" w:themeColor="text1"/>
          <w:sz w:val="24"/>
        </w:rPr>
        <w:t xml:space="preserve"> </w:t>
      </w:r>
      <w:r w:rsidR="00627D59">
        <w:rPr>
          <w:rFonts w:ascii="Times New Roman" w:hAnsi="Times New Roman" w:cs="Times New Roman"/>
          <w:color w:val="000000" w:themeColor="text1"/>
          <w:sz w:val="24"/>
        </w:rPr>
        <w:t>were</w:t>
      </w:r>
      <w:r w:rsidR="00627D59"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mapped to </w:t>
      </w:r>
      <w:r w:rsidR="00B50459">
        <w:rPr>
          <w:rFonts w:ascii="Times New Roman" w:hAnsi="Times New Roman" w:cs="Times New Roman"/>
          <w:color w:val="000000" w:themeColor="text1"/>
          <w:sz w:val="24"/>
        </w:rPr>
        <w:t>B</w:t>
      </w:r>
      <w:r w:rsidR="00B50459" w:rsidRPr="00216A78">
        <w:rPr>
          <w:rFonts w:ascii="Times New Roman" w:hAnsi="Times New Roman" w:cs="Times New Roman"/>
          <w:color w:val="000000" w:themeColor="text1"/>
          <w:sz w:val="24"/>
        </w:rPr>
        <w:t xml:space="preserve">acteria </w:t>
      </w:r>
      <w:r w:rsidR="00DF3B4C"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95.92</w:t>
      </w:r>
      <w:r w:rsidR="00DF3B4C" w:rsidRPr="00216A78">
        <w:rPr>
          <w:rFonts w:ascii="Times New Roman" w:hAnsi="Times New Roman" w:cs="Times New Roman"/>
          <w:color w:val="000000" w:themeColor="text1"/>
          <w:sz w:val="24"/>
        </w:rPr>
        <w:t>%)</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E</w:t>
      </w:r>
      <w:r w:rsidR="00B50459" w:rsidRPr="00216A78">
        <w:rPr>
          <w:rFonts w:ascii="Times New Roman" w:hAnsi="Times New Roman" w:cs="Times New Roman"/>
          <w:color w:val="000000" w:themeColor="text1"/>
          <w:sz w:val="24"/>
        </w:rPr>
        <w:t xml:space="preserve">ukaryote </w:t>
      </w:r>
      <w:r w:rsidR="00C43FFF"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3.44</w:t>
      </w:r>
      <w:r w:rsidR="00C43FFF" w:rsidRPr="00216A78">
        <w:rPr>
          <w:rFonts w:ascii="Times New Roman" w:hAnsi="Times New Roman" w:cs="Times New Roman"/>
          <w:color w:val="000000" w:themeColor="text1"/>
          <w:sz w:val="24"/>
        </w:rPr>
        <w:t>%)</w:t>
      </w:r>
      <w:r w:rsidR="00B50459">
        <w:rPr>
          <w:rFonts w:ascii="Times New Roman" w:hAnsi="Times New Roman" w:cs="Times New Roman"/>
          <w:color w:val="000000" w:themeColor="text1"/>
          <w:sz w:val="24"/>
        </w:rPr>
        <w:t xml:space="preserve"> and </w:t>
      </w:r>
      <w:r w:rsidR="00627D59">
        <w:rPr>
          <w:rFonts w:ascii="Times New Roman" w:hAnsi="Times New Roman" w:cs="Times New Roman"/>
          <w:color w:val="000000" w:themeColor="text1"/>
          <w:sz w:val="24"/>
        </w:rPr>
        <w:t>Archaea (0.02%)</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kingdoms, with 0.62% reads unmapped</w:t>
      </w:r>
      <w:r w:rsidR="00C43FFF"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b/>
          <w:color w:val="000000" w:themeColor="text1"/>
          <w:sz w:val="24"/>
        </w:rPr>
        <w:t>Fig. 1C</w:t>
      </w:r>
      <w:r w:rsidR="00C43FFF" w:rsidRPr="00216A78">
        <w:rPr>
          <w:rFonts w:ascii="Times New Roman" w:hAnsi="Times New Roman" w:cs="Times New Roman"/>
          <w:color w:val="000000" w:themeColor="text1"/>
          <w:sz w:val="24"/>
        </w:rPr>
        <w:t>).</w:t>
      </w:r>
      <w:r w:rsidR="004711B4"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All but bacterial reads were removed from downstream analys</w:t>
      </w:r>
      <w:r w:rsidR="004A71AC">
        <w:rPr>
          <w:rFonts w:ascii="Times New Roman" w:hAnsi="Times New Roman" w:cs="Times New Roman" w:hint="eastAsia"/>
          <w:color w:val="000000" w:themeColor="text1"/>
          <w:sz w:val="24"/>
        </w:rPr>
        <w:t>is</w:t>
      </w:r>
      <w:r w:rsidR="00B50459">
        <w:rPr>
          <w:rFonts w:ascii="Times New Roman" w:hAnsi="Times New Roman" w:cs="Times New Roman"/>
          <w:color w:val="000000" w:themeColor="text1"/>
          <w:sz w:val="24"/>
        </w:rPr>
        <w:t>. Alpha</w:t>
      </w:r>
      <w:r w:rsidR="004711B4" w:rsidRPr="00216A78">
        <w:rPr>
          <w:rFonts w:ascii="Times New Roman" w:hAnsi="Times New Roman" w:cs="Times New Roman"/>
          <w:color w:val="000000" w:themeColor="text1"/>
          <w:sz w:val="24"/>
        </w:rPr>
        <w:t xml:space="preserve"> diversity analysis </w:t>
      </w:r>
      <w:r w:rsidR="00B50459">
        <w:rPr>
          <w:rFonts w:ascii="Times New Roman" w:hAnsi="Times New Roman" w:cs="Times New Roman"/>
          <w:color w:val="000000" w:themeColor="text1"/>
          <w:sz w:val="24"/>
        </w:rPr>
        <w:t>of the bacterial</w:t>
      </w:r>
      <w:r w:rsidR="004711B4" w:rsidRPr="00216A78">
        <w:rPr>
          <w:rFonts w:ascii="Times New Roman" w:hAnsi="Times New Roman" w:cs="Times New Roman"/>
          <w:color w:val="000000" w:themeColor="text1"/>
          <w:sz w:val="24"/>
        </w:rPr>
        <w:t xml:space="preserve"> OTUs </w:t>
      </w:r>
      <w:r w:rsidR="00B50459">
        <w:rPr>
          <w:rFonts w:ascii="Times New Roman" w:hAnsi="Times New Roman" w:cs="Times New Roman"/>
          <w:color w:val="000000" w:themeColor="text1"/>
          <w:sz w:val="24"/>
        </w:rPr>
        <w:t xml:space="preserve">was conducted using </w:t>
      </w:r>
      <w:r w:rsidR="004711B4" w:rsidRPr="00975805">
        <w:rPr>
          <w:rFonts w:ascii="Times New Roman" w:hAnsi="Times New Roman" w:cs="Times New Roman"/>
          <w:color w:val="000000" w:themeColor="text1"/>
          <w:sz w:val="24"/>
        </w:rPr>
        <w:t>Shannon index</w:t>
      </w:r>
      <w:r w:rsidR="00644E2D">
        <w:rPr>
          <w:rFonts w:ascii="Times New Roman" w:hAnsi="Times New Roman" w:cs="Times New Roman"/>
          <w:color w:val="000000" w:themeColor="text1"/>
          <w:sz w:val="24"/>
        </w:rPr>
        <w:t xml:space="preserve"> </w:t>
      </w:r>
      <w:r w:rsidR="004711B4" w:rsidRPr="00975805">
        <w:rPr>
          <w:rFonts w:ascii="Times New Roman" w:hAnsi="Times New Roman" w:cs="Times New Roman"/>
          <w:color w:val="000000" w:themeColor="text1"/>
          <w:sz w:val="24"/>
        </w:rPr>
        <w:t>(</w:t>
      </w:r>
      <w:r w:rsidR="004711B4" w:rsidRPr="00975805">
        <w:rPr>
          <w:rFonts w:ascii="Times New Roman" w:hAnsi="Times New Roman" w:cs="Times New Roman"/>
          <w:b/>
          <w:color w:val="000000" w:themeColor="text1"/>
          <w:sz w:val="24"/>
        </w:rPr>
        <w:t>Fig. 2</w:t>
      </w:r>
      <w:r w:rsidR="004711B4" w:rsidRPr="00975805">
        <w:rPr>
          <w:rFonts w:ascii="Times New Roman" w:hAnsi="Times New Roman" w:cs="Times New Roman"/>
          <w:color w:val="000000" w:themeColor="text1"/>
          <w:sz w:val="24"/>
        </w:rPr>
        <w:t>).</w:t>
      </w:r>
      <w:r w:rsidR="0031629D" w:rsidRPr="00975805">
        <w:rPr>
          <w:rFonts w:ascii="Times New Roman" w:hAnsi="Times New Roman" w:cs="Times New Roman"/>
          <w:color w:val="000000" w:themeColor="text1"/>
          <w:sz w:val="24"/>
        </w:rPr>
        <w:t xml:space="preserve"> </w:t>
      </w:r>
      <w:r w:rsidR="00A70252">
        <w:rPr>
          <w:rFonts w:ascii="Times New Roman" w:hAnsi="Times New Roman" w:cs="Times New Roman"/>
          <w:color w:val="000000" w:themeColor="text1"/>
          <w:sz w:val="24"/>
        </w:rPr>
        <w:t xml:space="preserve">There is a significant more diverse </w:t>
      </w:r>
      <w:r w:rsidR="00644E2D">
        <w:rPr>
          <w:rFonts w:ascii="Times New Roman" w:hAnsi="Times New Roman" w:cs="Times New Roman"/>
          <w:color w:val="000000" w:themeColor="text1"/>
          <w:sz w:val="24"/>
        </w:rPr>
        <w:t xml:space="preserve">microbiome </w:t>
      </w:r>
      <w:r w:rsidR="00E80C9C">
        <w:rPr>
          <w:rFonts w:ascii="Times New Roman" w:hAnsi="Times New Roman" w:cs="Times New Roman"/>
          <w:color w:val="000000" w:themeColor="text1"/>
          <w:sz w:val="24"/>
        </w:rPr>
        <w:t xml:space="preserve">and increasing </w:t>
      </w:r>
      <w:r w:rsidR="00F212E0">
        <w:rPr>
          <w:rFonts w:ascii="Times New Roman" w:hAnsi="Times New Roman" w:cs="Times New Roman"/>
          <w:color w:val="000000" w:themeColor="text1"/>
          <w:sz w:val="24"/>
        </w:rPr>
        <w:t>alpha diversity tr</w:t>
      </w:r>
      <w:commentRangeStart w:id="40"/>
      <w:r w:rsidR="00F212E0">
        <w:rPr>
          <w:rFonts w:ascii="Times New Roman" w:hAnsi="Times New Roman" w:cs="Times New Roman"/>
          <w:color w:val="000000" w:themeColor="text1"/>
          <w:sz w:val="24"/>
        </w:rPr>
        <w:t xml:space="preserve">end </w:t>
      </w:r>
      <w:r w:rsidR="00E80C9C">
        <w:rPr>
          <w:rFonts w:ascii="Times New Roman" w:hAnsi="Times New Roman" w:cs="Times New Roman"/>
          <w:color w:val="000000" w:themeColor="text1"/>
          <w:sz w:val="24"/>
        </w:rPr>
        <w:t xml:space="preserve">in Nrf2 KO group compared to WT </w:t>
      </w:r>
      <w:commentRangeEnd w:id="40"/>
      <w:r w:rsidR="00810F33">
        <w:rPr>
          <w:rStyle w:val="CommentReference"/>
        </w:rPr>
        <w:commentReference w:id="40"/>
      </w:r>
      <w:r w:rsidR="00E80C9C">
        <w:rPr>
          <w:rFonts w:ascii="Times New Roman" w:hAnsi="Times New Roman" w:cs="Times New Roman"/>
          <w:color w:val="000000" w:themeColor="text1"/>
          <w:sz w:val="24"/>
        </w:rPr>
        <w:t>group</w:t>
      </w:r>
      <w:r w:rsidR="00F212E0">
        <w:rPr>
          <w:rFonts w:ascii="Times New Roman" w:hAnsi="Times New Roman" w:cs="Times New Roman"/>
          <w:color w:val="000000" w:themeColor="text1"/>
          <w:sz w:val="24"/>
        </w:rPr>
        <w:t xml:space="preserve">. In addition, </w:t>
      </w:r>
      <w:r w:rsidR="00C57C62">
        <w:rPr>
          <w:rFonts w:ascii="Times New Roman" w:hAnsi="Times New Roman" w:cs="Times New Roman"/>
          <w:color w:val="000000" w:themeColor="text1"/>
          <w:sz w:val="24"/>
        </w:rPr>
        <w:t xml:space="preserve">microbiome diversity between Nrf2KO and WT groups has no significant difference. </w:t>
      </w:r>
      <w:r w:rsidR="001022B7" w:rsidRPr="000D68C2">
        <w:rPr>
          <w:rFonts w:ascii="Times New Roman" w:hAnsi="Times New Roman" w:cs="Times New Roman" w:hint="eastAsia"/>
          <w:color w:val="000000" w:themeColor="text1"/>
          <w:sz w:val="24"/>
          <w:highlight w:val="yellow"/>
        </w:rPr>
        <w:t>Princ</w:t>
      </w:r>
      <w:r w:rsidR="001022B7" w:rsidRPr="000D68C2">
        <w:rPr>
          <w:rFonts w:ascii="Times New Roman" w:hAnsi="Times New Roman" w:cs="Times New Roman"/>
          <w:color w:val="000000" w:themeColor="text1"/>
          <w:sz w:val="24"/>
          <w:highlight w:val="yellow"/>
        </w:rPr>
        <w:t>iple coordinates analysis</w:t>
      </w:r>
      <w:r w:rsidR="008B45A1" w:rsidRPr="000D68C2">
        <w:rPr>
          <w:rFonts w:ascii="Times New Roman" w:hAnsi="Times New Roman" w:cs="Times New Roman"/>
          <w:color w:val="000000" w:themeColor="text1"/>
          <w:sz w:val="24"/>
          <w:highlight w:val="yellow"/>
        </w:rPr>
        <w:t xml:space="preserve"> </w:t>
      </w:r>
      <w:r w:rsidR="00E45630">
        <w:rPr>
          <w:rFonts w:ascii="Times New Roman" w:hAnsi="Times New Roman" w:cs="Times New Roman"/>
          <w:color w:val="000000" w:themeColor="text1"/>
          <w:sz w:val="24"/>
          <w:highlight w:val="yellow"/>
        </w:rPr>
        <w:t xml:space="preserve">was used to predict and visualize the </w:t>
      </w:r>
      <w:r w:rsidR="00E45630">
        <w:rPr>
          <w:rFonts w:ascii="Times New Roman" w:hAnsi="Times New Roman" w:cs="Times New Roman"/>
          <w:color w:val="000000" w:themeColor="text1"/>
          <w:sz w:val="24"/>
          <w:highlight w:val="yellow"/>
        </w:rPr>
        <w:lastRenderedPageBreak/>
        <w:t>genetic distance and relativity of gut microbiome from collected fecal samples</w:t>
      </w:r>
      <w:r w:rsidR="00CF6156">
        <w:rPr>
          <w:rFonts w:ascii="Times New Roman" w:hAnsi="Times New Roman" w:cs="Times New Roman"/>
          <w:color w:val="000000" w:themeColor="text1"/>
          <w:sz w:val="24"/>
          <w:highlight w:val="yellow"/>
        </w:rPr>
        <w:t xml:space="preserve"> using pairwise </w:t>
      </w:r>
      <w:proofErr w:type="spellStart"/>
      <w:r w:rsidR="00CF6156">
        <w:rPr>
          <w:rFonts w:ascii="Times New Roman" w:hAnsi="Times New Roman" w:cs="Times New Roman"/>
          <w:color w:val="000000" w:themeColor="text1"/>
          <w:sz w:val="24"/>
          <w:highlight w:val="yellow"/>
        </w:rPr>
        <w:t>Permoanova</w:t>
      </w:r>
      <w:proofErr w:type="spellEnd"/>
      <w:r w:rsidR="00CF6156">
        <w:rPr>
          <w:rFonts w:ascii="Times New Roman" w:hAnsi="Times New Roman" w:cs="Times New Roman"/>
          <w:color w:val="000000" w:themeColor="text1"/>
          <w:sz w:val="24"/>
          <w:highlight w:val="yellow"/>
        </w:rPr>
        <w:t xml:space="preserve"> test?</w:t>
      </w:r>
      <w:r w:rsidR="00E45630">
        <w:rPr>
          <w:rFonts w:ascii="Times New Roman" w:hAnsi="Times New Roman" w:cs="Times New Roman"/>
          <w:color w:val="000000" w:themeColor="text1"/>
          <w:sz w:val="24"/>
          <w:highlight w:val="yellow"/>
        </w:rPr>
        <w:t xml:space="preserve"> (</w:t>
      </w:r>
      <w:r w:rsidR="00E45630" w:rsidRPr="002D5CB1">
        <w:rPr>
          <w:rFonts w:ascii="Times New Roman" w:hAnsi="Times New Roman" w:cs="Times New Roman"/>
          <w:b/>
          <w:bCs/>
          <w:color w:val="000000" w:themeColor="text1"/>
          <w:sz w:val="24"/>
          <w:highlight w:val="yellow"/>
        </w:rPr>
        <w:t>Fig. 3</w:t>
      </w:r>
      <w:r w:rsidR="00E45630">
        <w:rPr>
          <w:rFonts w:ascii="Times New Roman" w:hAnsi="Times New Roman" w:cs="Times New Roman"/>
          <w:color w:val="000000" w:themeColor="text1"/>
          <w:sz w:val="24"/>
          <w:highlight w:val="yellow"/>
        </w:rPr>
        <w:t xml:space="preserve">). There is a strong </w:t>
      </w:r>
      <w:r w:rsidR="002D5CB1">
        <w:rPr>
          <w:rFonts w:ascii="Times New Roman" w:hAnsi="Times New Roman" w:cs="Times New Roman"/>
          <w:color w:val="000000" w:themeColor="text1"/>
          <w:sz w:val="24"/>
          <w:highlight w:val="yellow"/>
        </w:rPr>
        <w:t>association between gut microbiome and host genotype at all taxonomic levels</w:t>
      </w:r>
      <w:r w:rsidR="00F12A5C">
        <w:rPr>
          <w:rFonts w:ascii="Times New Roman" w:hAnsi="Times New Roman" w:cs="Times New Roman"/>
          <w:color w:val="000000" w:themeColor="text1"/>
          <w:sz w:val="24"/>
          <w:highlight w:val="yellow"/>
        </w:rPr>
        <w:t xml:space="preserve"> (</w:t>
      </w:r>
      <w:r w:rsidR="00F12A5C" w:rsidRPr="00206A77">
        <w:rPr>
          <w:rFonts w:ascii="Times New Roman" w:hAnsi="Times New Roman" w:cs="Times New Roman"/>
          <w:b/>
          <w:bCs/>
          <w:color w:val="000000" w:themeColor="text1"/>
          <w:sz w:val="24"/>
          <w:highlight w:val="yellow"/>
        </w:rPr>
        <w:t>Fig.3 A-D</w:t>
      </w:r>
      <w:r w:rsidR="00F12A5C">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 followed by some effect of diet in the WT group on genus level</w:t>
      </w:r>
      <w:r w:rsidR="001541C2">
        <w:rPr>
          <w:rFonts w:ascii="Times New Roman" w:hAnsi="Times New Roman" w:cs="Times New Roman"/>
          <w:color w:val="000000" w:themeColor="text1"/>
          <w:sz w:val="24"/>
          <w:highlight w:val="yellow"/>
        </w:rPr>
        <w:t xml:space="preserve"> (</w:t>
      </w:r>
      <w:r w:rsidR="001541C2" w:rsidRPr="001541C2">
        <w:rPr>
          <w:rFonts w:ascii="Times New Roman" w:hAnsi="Times New Roman" w:cs="Times New Roman"/>
          <w:b/>
          <w:bCs/>
          <w:color w:val="000000" w:themeColor="text1"/>
          <w:sz w:val="24"/>
          <w:highlight w:val="yellow"/>
        </w:rPr>
        <w:t>Fig. 3C</w:t>
      </w:r>
      <w:r w:rsidR="001541C2">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w:t>
      </w:r>
      <w:r w:rsidR="00E45630">
        <w:rPr>
          <w:rFonts w:ascii="Times New Roman" w:hAnsi="Times New Roman" w:cs="Times New Roman"/>
          <w:color w:val="000000" w:themeColor="text1"/>
          <w:sz w:val="24"/>
          <w:highlight w:val="yellow"/>
        </w:rPr>
        <w:t xml:space="preserve"> </w:t>
      </w:r>
    </w:p>
    <w:p w14:paraId="7714EE9E" w14:textId="77777777" w:rsidR="000C76CC" w:rsidRDefault="000C76CC" w:rsidP="006B5DF1">
      <w:pPr>
        <w:spacing w:line="360" w:lineRule="auto"/>
        <w:rPr>
          <w:rFonts w:ascii="Times New Roman" w:hAnsi="Times New Roman" w:cs="Times New Roman"/>
          <w:sz w:val="24"/>
        </w:rPr>
      </w:pPr>
    </w:p>
    <w:p w14:paraId="32BF906C" w14:textId="6BB67EE6" w:rsidR="000C76CC" w:rsidRPr="007F3B3D" w:rsidRDefault="000C76CC" w:rsidP="000C76CC">
      <w:pPr>
        <w:spacing w:line="360" w:lineRule="auto"/>
        <w:rPr>
          <w:rFonts w:ascii="Times New Roman" w:hAnsi="Times New Roman" w:cs="Times New Roman"/>
          <w:b/>
          <w:sz w:val="24"/>
        </w:rPr>
      </w:pPr>
      <w:r w:rsidRPr="007F3B3D">
        <w:rPr>
          <w:rFonts w:ascii="Times New Roman" w:hAnsi="Times New Roman" w:cs="Times New Roman"/>
          <w:b/>
          <w:sz w:val="24"/>
        </w:rPr>
        <w:t>3.</w:t>
      </w:r>
      <w:r>
        <w:rPr>
          <w:rFonts w:ascii="Times New Roman" w:hAnsi="Times New Roman" w:cs="Times New Roman"/>
          <w:b/>
          <w:sz w:val="24"/>
        </w:rPr>
        <w:t>2</w:t>
      </w:r>
      <w:r w:rsidRPr="007F3B3D">
        <w:rPr>
          <w:rFonts w:ascii="Times New Roman" w:hAnsi="Times New Roman" w:cs="Times New Roman"/>
          <w:b/>
          <w:sz w:val="24"/>
        </w:rPr>
        <w:t xml:space="preserve"> Dietary PEITC induce</w:t>
      </w:r>
      <w:r>
        <w:rPr>
          <w:rFonts w:ascii="Times New Roman" w:hAnsi="Times New Roman" w:cs="Times New Roman"/>
          <w:b/>
          <w:sz w:val="24"/>
        </w:rPr>
        <w:t>d</w:t>
      </w:r>
      <w:r w:rsidRPr="007F3B3D">
        <w:rPr>
          <w:rFonts w:ascii="Times New Roman" w:hAnsi="Times New Roman" w:cs="Times New Roman"/>
          <w:b/>
          <w:sz w:val="24"/>
        </w:rPr>
        <w:t xml:space="preserve"> gut microbiota changes</w:t>
      </w:r>
      <w:r>
        <w:rPr>
          <w:rFonts w:ascii="Times New Roman" w:hAnsi="Times New Roman" w:cs="Times New Roman"/>
          <w:b/>
          <w:sz w:val="24"/>
        </w:rPr>
        <w:t xml:space="preserve">: </w:t>
      </w:r>
      <w:r w:rsidRPr="007F3B3D">
        <w:rPr>
          <w:rFonts w:ascii="Times New Roman" w:hAnsi="Times New Roman" w:cs="Times New Roman"/>
          <w:b/>
          <w:sz w:val="24"/>
        </w:rPr>
        <w:t>bacterial identification</w:t>
      </w:r>
    </w:p>
    <w:p w14:paraId="1511D77F" w14:textId="5E94C2CB" w:rsidR="00DF48DA" w:rsidRPr="00206A77" w:rsidRDefault="00E50462" w:rsidP="006B5DF1">
      <w:pPr>
        <w:spacing w:line="36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proofErr w:type="spellStart"/>
      <w:r w:rsidR="006E1D70" w:rsidRPr="006A34AB">
        <w:rPr>
          <w:rFonts w:ascii="Times New Roman" w:hAnsi="Times New Roman" w:cs="Times New Roman" w:hint="eastAsia"/>
          <w:color w:val="000000" w:themeColor="text1"/>
          <w:sz w:val="24"/>
        </w:rPr>
        <w:t>LEfSe</w:t>
      </w:r>
      <w:proofErr w:type="spellEnd"/>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w:t>
      </w:r>
      <w:proofErr w:type="gramStart"/>
      <w:r w:rsidRPr="006A34AB">
        <w:rPr>
          <w:rFonts w:ascii="Times New Roman" w:hAnsi="Times New Roman" w:cs="Times New Roman"/>
          <w:color w:val="000000" w:themeColor="text1"/>
          <w:sz w:val="24"/>
        </w:rPr>
        <w:t>used</w:t>
      </w:r>
      <w:proofErr w:type="gramEnd"/>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 xml:space="preserve">analyzed by </w:t>
      </w:r>
      <w:proofErr w:type="spellStart"/>
      <w:r w:rsidR="00396811" w:rsidRPr="006A34AB">
        <w:rPr>
          <w:rFonts w:ascii="Times New Roman" w:hAnsi="Times New Roman" w:cs="Times New Roman" w:hint="eastAsia"/>
          <w:color w:val="000000" w:themeColor="text1"/>
          <w:sz w:val="24"/>
        </w:rPr>
        <w:t>LEfSe</w:t>
      </w:r>
      <w:proofErr w:type="spellEnd"/>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Prevotella</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Bacteroidetes Parabacteroides, Bacteroidetes, and Bacteroidetes S24_7</w:t>
      </w:r>
      <w:r w:rsidR="006A34AB" w:rsidRPr="006A34AB">
        <w:rPr>
          <w:rFonts w:ascii="Times New Roman" w:hAnsi="Times New Roman" w:cs="Times New Roman"/>
          <w:color w:val="000000" w:themeColor="text1"/>
          <w:sz w:val="24"/>
        </w:rPr>
        <w:t xml:space="preserve"> </w:t>
      </w:r>
      <w:proofErr w:type="gramStart"/>
      <w:r w:rsidR="006A34AB" w:rsidRPr="006A34AB">
        <w:rPr>
          <w:rFonts w:ascii="Times New Roman" w:hAnsi="Times New Roman" w:cs="Times New Roman"/>
          <w:color w:val="000000" w:themeColor="text1"/>
          <w:sz w:val="24"/>
        </w:rPr>
        <w:t>were</w:t>
      </w:r>
      <w:proofErr w:type="gramEnd"/>
      <w:r w:rsidR="006A34AB" w:rsidRPr="006A34AB">
        <w:rPr>
          <w:rFonts w:ascii="Times New Roman" w:hAnsi="Times New Roman" w:cs="Times New Roman"/>
          <w:color w:val="000000" w:themeColor="text1"/>
          <w:sz w:val="24"/>
        </w:rPr>
        <w:t xml:space="preserve"> decreased, whil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Bacteroidales</w:t>
      </w:r>
      <w:proofErr w:type="spellEnd"/>
      <w:r w:rsidR="006A34AB" w:rsidRPr="006A34AB">
        <w:rPr>
          <w:rFonts w:ascii="Times New Roman" w:hAnsi="Times New Roman" w:cs="Times New Roman"/>
          <w:i/>
          <w:iCs/>
          <w:color w:val="000000" w:themeColor="text1"/>
          <w:sz w:val="24"/>
        </w:rPr>
        <w:t xml:space="preserve">, Firmicutes </w:t>
      </w:r>
      <w:proofErr w:type="spellStart"/>
      <w:r w:rsidR="006A34AB" w:rsidRPr="006A34AB">
        <w:rPr>
          <w:rFonts w:ascii="Times New Roman" w:hAnsi="Times New Roman" w:cs="Times New Roman"/>
          <w:i/>
          <w:iCs/>
          <w:color w:val="000000" w:themeColor="text1"/>
          <w:sz w:val="24"/>
        </w:rPr>
        <w:t>Clostridiales</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 xml:space="preserve">Firmicutes </w:t>
      </w:r>
      <w:proofErr w:type="spellStart"/>
      <w:r w:rsidR="006A34AB" w:rsidRPr="006A34AB">
        <w:rPr>
          <w:rFonts w:ascii="Times New Roman" w:hAnsi="Times New Roman" w:cs="Times New Roman"/>
          <w:i/>
          <w:iCs/>
          <w:color w:val="000000" w:themeColor="text1"/>
          <w:sz w:val="24"/>
        </w:rPr>
        <w:t>Oscillospira</w:t>
      </w:r>
      <w:proofErr w:type="spellEnd"/>
      <w:r w:rsidR="006A34AB" w:rsidRPr="006A34AB">
        <w:rPr>
          <w:rFonts w:ascii="Times New Roman" w:hAnsi="Times New Roman" w:cs="Times New Roman"/>
          <w:i/>
          <w:iCs/>
          <w:color w:val="000000" w:themeColor="text1"/>
          <w:sz w:val="24"/>
        </w:rPr>
        <w:t xml:space="preserve">, Proteobacteria </w:t>
      </w:r>
      <w:proofErr w:type="spellStart"/>
      <w:r w:rsidR="006A34AB" w:rsidRPr="006A34AB">
        <w:rPr>
          <w:rFonts w:ascii="Times New Roman" w:hAnsi="Times New Roman" w:cs="Times New Roman"/>
          <w:i/>
          <w:iCs/>
          <w:color w:val="000000" w:themeColor="text1"/>
          <w:sz w:val="24"/>
        </w:rPr>
        <w:t>Desulfovibrionaceae</w:t>
      </w:r>
      <w:proofErr w:type="spellEnd"/>
      <w:r w:rsidR="006A34AB" w:rsidRPr="006A34AB">
        <w:rPr>
          <w:rFonts w:ascii="Times New Roman" w:hAnsi="Times New Roman" w:cs="Times New Roman"/>
          <w:i/>
          <w:iCs/>
          <w:color w:val="000000" w:themeColor="text1"/>
          <w:sz w:val="24"/>
        </w:rPr>
        <w:t xml:space="preserve">, and </w:t>
      </w:r>
      <w:proofErr w:type="spellStart"/>
      <w:r w:rsidR="006A34AB" w:rsidRPr="006A34AB">
        <w:rPr>
          <w:rFonts w:ascii="Times New Roman" w:hAnsi="Times New Roman" w:cs="Times New Roman"/>
          <w:i/>
          <w:iCs/>
          <w:color w:val="000000" w:themeColor="text1"/>
          <w:sz w:val="24"/>
        </w:rPr>
        <w:t>Tener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Anaeroplasma</w:t>
      </w:r>
      <w:proofErr w:type="spellEnd"/>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and KO. </w:t>
      </w:r>
      <w:r w:rsidR="00996667" w:rsidRPr="007F3B3D">
        <w:rPr>
          <w:rFonts w:ascii="Times New Roman" w:hAnsi="Times New Roman" w:cs="Times New Roman"/>
          <w:i/>
          <w:sz w:val="24"/>
        </w:rPr>
        <w:t xml:space="preserve">Firmicutes </w:t>
      </w:r>
      <w:proofErr w:type="spellStart"/>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proofErr w:type="spellEnd"/>
      <w:r w:rsidR="00996667" w:rsidRPr="007F3B3D">
        <w:rPr>
          <w:rFonts w:ascii="Times New Roman" w:hAnsi="Times New Roman" w:cs="Times New Roman"/>
          <w:sz w:val="24"/>
        </w:rPr>
        <w:t xml:space="preserve"> and </w:t>
      </w:r>
      <w:r w:rsidR="00996667" w:rsidRPr="007F3B3D">
        <w:rPr>
          <w:rFonts w:ascii="Times New Roman" w:hAnsi="Times New Roman" w:cs="Times New Roman"/>
          <w:i/>
          <w:sz w:val="24"/>
        </w:rPr>
        <w:t>Bacteroidetes</w:t>
      </w:r>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t>
      </w:r>
      <w:proofErr w:type="gramStart"/>
      <w:r w:rsidR="00996667" w:rsidRPr="00B03017">
        <w:rPr>
          <w:rFonts w:ascii="Times New Roman" w:hAnsi="Times New Roman" w:cs="Times New Roman"/>
          <w:sz w:val="24"/>
          <w:highlight w:val="yellow"/>
          <w:rPrChange w:id="41" w:author="Renyi Wu" w:date="2021-03-27T13:20:00Z">
            <w:rPr>
              <w:rFonts w:ascii="Times New Roman" w:hAnsi="Times New Roman" w:cs="Times New Roman"/>
              <w:sz w:val="24"/>
            </w:rPr>
          </w:rPrChange>
        </w:rPr>
        <w:t>were</w:t>
      </w:r>
      <w:proofErr w:type="gramEnd"/>
      <w:r w:rsidR="00996667" w:rsidRPr="00B03017">
        <w:rPr>
          <w:rFonts w:ascii="Times New Roman" w:hAnsi="Times New Roman" w:cs="Times New Roman"/>
          <w:sz w:val="24"/>
          <w:highlight w:val="yellow"/>
          <w:rPrChange w:id="42" w:author="Renyi Wu" w:date="2021-03-27T13:20:00Z">
            <w:rPr>
              <w:rFonts w:ascii="Times New Roman" w:hAnsi="Times New Roman" w:cs="Times New Roman"/>
              <w:sz w:val="24"/>
            </w:rPr>
          </w:rPrChange>
        </w:rPr>
        <w:t xml:space="preserve"> significantly increased and decreased</w:t>
      </w:r>
      <w:r w:rsidR="00996667" w:rsidRPr="007F3B3D">
        <w:rPr>
          <w:rFonts w:ascii="Times New Roman" w:hAnsi="Times New Roman" w:cs="Times New Roman"/>
          <w:sz w:val="24"/>
        </w:rPr>
        <w:t xml:space="preserve">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r w:rsidR="00CC2713" w:rsidRPr="007F3B3D">
        <w:rPr>
          <w:rFonts w:ascii="Times New Roman" w:hAnsi="Times New Roman" w:cs="Times New Roman"/>
          <w:i/>
          <w:sz w:val="24"/>
        </w:rPr>
        <w:t xml:space="preserve">Bacteroidetes </w:t>
      </w:r>
      <w:proofErr w:type="spellStart"/>
      <w:r w:rsidR="00CC2713" w:rsidRPr="007F3B3D">
        <w:rPr>
          <w:rFonts w:ascii="Times New Roman" w:hAnsi="Times New Roman" w:cs="Times New Roman"/>
          <w:i/>
          <w:sz w:val="24"/>
        </w:rPr>
        <w:t>Odoribacter</w:t>
      </w:r>
      <w:proofErr w:type="spellEnd"/>
      <w:r w:rsidR="00CC2713" w:rsidRPr="007F3B3D">
        <w:rPr>
          <w:rFonts w:ascii="Times New Roman" w:hAnsi="Times New Roman" w:cs="Times New Roman"/>
          <w:sz w:val="24"/>
        </w:rPr>
        <w:t xml:space="preserve">, </w:t>
      </w:r>
      <w:proofErr w:type="spellStart"/>
      <w:r w:rsidR="00CC2713" w:rsidRPr="007F3B3D">
        <w:rPr>
          <w:rFonts w:ascii="Times New Roman" w:hAnsi="Times New Roman" w:cs="Times New Roman"/>
          <w:i/>
          <w:sz w:val="24"/>
        </w:rPr>
        <w:t>Tenericutes</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Mycoplasmataceae</w:t>
      </w:r>
      <w:proofErr w:type="spellEnd"/>
      <w:r w:rsidR="00DF48DA" w:rsidRPr="007F3B3D">
        <w:rPr>
          <w:rFonts w:ascii="Times New Roman" w:hAnsi="Times New Roman" w:cs="Times New Roman"/>
          <w:sz w:val="24"/>
        </w:rPr>
        <w:t xml:space="preserve">, </w:t>
      </w:r>
      <w:r w:rsidR="00CC2713" w:rsidRPr="007F3B3D">
        <w:rPr>
          <w:rFonts w:ascii="Times New Roman" w:hAnsi="Times New Roman" w:cs="Times New Roman"/>
          <w:i/>
          <w:sz w:val="24"/>
        </w:rPr>
        <w:t xml:space="preserve">Proteobacteria </w:t>
      </w:r>
      <w:proofErr w:type="spellStart"/>
      <w:r w:rsidR="00CC2713" w:rsidRPr="007F3B3D">
        <w:rPr>
          <w:rFonts w:ascii="Times New Roman" w:hAnsi="Times New Roman" w:cs="Times New Roman"/>
          <w:i/>
          <w:sz w:val="24"/>
        </w:rPr>
        <w:t>Desulfovibrionaceae</w:t>
      </w:r>
      <w:proofErr w:type="spellEnd"/>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r w:rsidR="00B06DC9" w:rsidRPr="007F3B3D">
        <w:rPr>
          <w:rFonts w:ascii="Times New Roman" w:hAnsi="Times New Roman" w:cs="Times New Roman"/>
          <w:i/>
          <w:sz w:val="24"/>
        </w:rPr>
        <w:t xml:space="preserve">Firmicutes </w:t>
      </w:r>
      <w:proofErr w:type="spellStart"/>
      <w:r w:rsidR="00B06DC9" w:rsidRPr="007F3B3D">
        <w:rPr>
          <w:rFonts w:ascii="Times New Roman" w:hAnsi="Times New Roman" w:cs="Times New Roman"/>
          <w:i/>
          <w:sz w:val="24"/>
        </w:rPr>
        <w:t>Clostridiales</w:t>
      </w:r>
      <w:proofErr w:type="spellEnd"/>
      <w:r w:rsidR="00B06DC9" w:rsidRPr="007F3B3D">
        <w:rPr>
          <w:rFonts w:ascii="Times New Roman" w:hAnsi="Times New Roman" w:cs="Times New Roman"/>
          <w:sz w:val="24"/>
        </w:rPr>
        <w:t xml:space="preserve">, </w:t>
      </w:r>
      <w:r w:rsidR="00B06DC9" w:rsidRPr="00872B6A">
        <w:rPr>
          <w:rFonts w:ascii="Times New Roman" w:hAnsi="Times New Roman" w:cs="Times New Roman"/>
          <w:i/>
          <w:sz w:val="24"/>
        </w:rPr>
        <w:t xml:space="preserve">Firmicutes </w:t>
      </w:r>
      <w:proofErr w:type="spellStart"/>
      <w:r w:rsidR="00B06DC9" w:rsidRPr="00872B6A">
        <w:rPr>
          <w:rFonts w:ascii="Times New Roman" w:hAnsi="Times New Roman" w:cs="Times New Roman"/>
          <w:i/>
          <w:sz w:val="24"/>
        </w:rPr>
        <w:t>Ruminococcus</w:t>
      </w:r>
      <w:proofErr w:type="spellEnd"/>
      <w:r w:rsidR="00B06DC9" w:rsidRPr="00872B6A">
        <w:rPr>
          <w:rFonts w:ascii="Times New Roman" w:hAnsi="Times New Roman" w:cs="Times New Roman"/>
          <w:sz w:val="24"/>
        </w:rPr>
        <w:t xml:space="preserve"> and </w:t>
      </w:r>
      <w:proofErr w:type="spellStart"/>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w:t>
      </w:r>
      <w:proofErr w:type="spellEnd"/>
      <w:r w:rsidR="00B06DC9" w:rsidRPr="00872B6A">
        <w:rPr>
          <w:rFonts w:ascii="Times New Roman" w:hAnsi="Times New Roman" w:cs="Times New Roman"/>
          <w:i/>
          <w:sz w:val="24"/>
        </w:rPr>
        <w:t xml:space="preserve"> </w:t>
      </w:r>
      <w:proofErr w:type="spellStart"/>
      <w:r w:rsidR="00B06DC9" w:rsidRPr="00872B6A">
        <w:rPr>
          <w:rFonts w:ascii="Times New Roman" w:hAnsi="Times New Roman" w:cs="Times New Roman"/>
          <w:i/>
          <w:sz w:val="24"/>
        </w:rPr>
        <w:t>Ellin</w:t>
      </w:r>
      <w:proofErr w:type="spellEnd"/>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B5DF1">
      <w:pPr>
        <w:spacing w:line="360" w:lineRule="auto"/>
        <w:rPr>
          <w:rFonts w:ascii="Times New Roman" w:hAnsi="Times New Roman" w:cs="Times New Roman"/>
          <w:sz w:val="24"/>
        </w:rPr>
      </w:pPr>
    </w:p>
    <w:p w14:paraId="497B0FB4" w14:textId="7B611575" w:rsidR="00F033E5"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3.</w:t>
      </w:r>
      <w:r w:rsidR="00B1548B">
        <w:rPr>
          <w:rFonts w:ascii="Times New Roman" w:hAnsi="Times New Roman" w:cs="Times New Roman"/>
          <w:b/>
          <w:sz w:val="24"/>
        </w:rPr>
        <w:t>3</w:t>
      </w:r>
      <w:r w:rsidRPr="007F3B3D">
        <w:rPr>
          <w:rFonts w:ascii="Times New Roman" w:hAnsi="Times New Roman" w:cs="Times New Roman"/>
          <w:b/>
          <w:sz w:val="24"/>
        </w:rPr>
        <w:t xml:space="preserve"> </w:t>
      </w:r>
      <w:r w:rsidR="000915FE">
        <w:rPr>
          <w:rFonts w:ascii="Times New Roman" w:hAnsi="Times New Roman" w:cs="Times New Roman"/>
          <w:b/>
          <w:sz w:val="24"/>
        </w:rPr>
        <w:t>G</w:t>
      </w:r>
      <w:r w:rsidR="00F033E5" w:rsidRPr="007F3B3D">
        <w:rPr>
          <w:rFonts w:ascii="Times New Roman" w:hAnsi="Times New Roman" w:cs="Times New Roman"/>
          <w:b/>
          <w:sz w:val="24"/>
        </w:rPr>
        <w:t xml:space="preserve">ut microbiota </w:t>
      </w:r>
      <w:r w:rsidR="000915FE">
        <w:rPr>
          <w:rFonts w:ascii="Times New Roman" w:hAnsi="Times New Roman" w:cs="Times New Roman"/>
          <w:b/>
          <w:sz w:val="24"/>
        </w:rPr>
        <w:t xml:space="preserve">profiles altered </w:t>
      </w:r>
      <w:r w:rsidR="00F033E5" w:rsidRPr="007F3B3D">
        <w:rPr>
          <w:rFonts w:ascii="Times New Roman" w:hAnsi="Times New Roman" w:cs="Times New Roman"/>
          <w:b/>
          <w:sz w:val="24"/>
        </w:rPr>
        <w:t xml:space="preserve">between </w:t>
      </w:r>
      <w:r w:rsidR="000915FE">
        <w:rPr>
          <w:rFonts w:ascii="Times New Roman" w:hAnsi="Times New Roman" w:cs="Times New Roman"/>
          <w:b/>
          <w:sz w:val="24"/>
        </w:rPr>
        <w:t xml:space="preserve">Nrf2 KO and WT </w:t>
      </w:r>
      <w:r w:rsidR="00F033E5" w:rsidRPr="007F3B3D">
        <w:rPr>
          <w:rFonts w:ascii="Times New Roman" w:hAnsi="Times New Roman" w:cs="Times New Roman"/>
          <w:b/>
          <w:sz w:val="24"/>
        </w:rPr>
        <w:t>genotypes</w:t>
      </w:r>
    </w:p>
    <w:p w14:paraId="663D1D7A" w14:textId="16F69C86" w:rsidR="00445EB4" w:rsidRPr="007F3B3D" w:rsidRDefault="001351D6" w:rsidP="006B5DF1">
      <w:pPr>
        <w:spacing w:line="360" w:lineRule="auto"/>
        <w:rPr>
          <w:rFonts w:ascii="Times New Roman" w:hAnsi="Times New Roman" w:cs="Times New Roman"/>
          <w:sz w:val="24"/>
        </w:rPr>
      </w:pPr>
      <w:r>
        <w:rPr>
          <w:rFonts w:ascii="Times New Roman" w:hAnsi="Times New Roman" w:cs="Times New Roman"/>
          <w:sz w:val="24"/>
        </w:rPr>
        <w:t>Nrf2 is a master regulator of anti-oxidative stress and anti-inflammatory response</w:t>
      </w:r>
      <w:r w:rsidR="007B6141">
        <w:rPr>
          <w:rFonts w:ascii="Times New Roman" w:hAnsi="Times New Roman" w:cs="Times New Roman"/>
          <w:sz w:val="24"/>
        </w:rPr>
        <w:t>s to external and internal stimuli</w:t>
      </w:r>
      <w:r w:rsidR="00576283">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 </w:instrText>
      </w:r>
      <w:r w:rsidR="00A45197">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DATA </w:instrText>
      </w:r>
      <w:r w:rsidR="00A45197">
        <w:rPr>
          <w:rFonts w:ascii="Times New Roman" w:hAnsi="Times New Roman" w:cs="Times New Roman"/>
          <w:sz w:val="24"/>
        </w:rPr>
      </w:r>
      <w:r w:rsidR="00A45197">
        <w:rPr>
          <w:rFonts w:ascii="Times New Roman" w:hAnsi="Times New Roman" w:cs="Times New Roman"/>
          <w:sz w:val="24"/>
        </w:rPr>
        <w:fldChar w:fldCharType="end"/>
      </w:r>
      <w:r w:rsidR="00576283">
        <w:rPr>
          <w:rFonts w:ascii="Times New Roman" w:hAnsi="Times New Roman" w:cs="Times New Roman"/>
          <w:sz w:val="24"/>
        </w:rPr>
      </w:r>
      <w:r w:rsidR="00576283">
        <w:rPr>
          <w:rFonts w:ascii="Times New Roman" w:hAnsi="Times New Roman" w:cs="Times New Roman"/>
          <w:sz w:val="24"/>
        </w:rPr>
        <w:fldChar w:fldCharType="separate"/>
      </w:r>
      <w:r w:rsidR="00663FFA">
        <w:rPr>
          <w:rFonts w:ascii="Times New Roman" w:hAnsi="Times New Roman" w:cs="Times New Roman"/>
          <w:noProof/>
          <w:sz w:val="24"/>
        </w:rPr>
        <w:t>(Huang, Li, Su, &amp; Kong, 2015; Mitsuishi, Motohashi, &amp; Yamamoto, 2012; Osburn &amp; Kensler, 2008; Taguchi &amp; Yamamoto, 2017; D. D. Zhang, 2006)</w:t>
      </w:r>
      <w:r w:rsidR="00576283">
        <w:rPr>
          <w:rFonts w:ascii="Times New Roman" w:hAnsi="Times New Roman" w:cs="Times New Roman"/>
          <w:sz w:val="24"/>
        </w:rPr>
        <w:fldChar w:fldCharType="end"/>
      </w:r>
      <w:r w:rsidR="00663FFA">
        <w:rPr>
          <w:rFonts w:ascii="Times New Roman" w:hAnsi="Times New Roman" w:cs="Times New Roman"/>
          <w:sz w:val="24"/>
        </w:rPr>
        <w:t xml:space="preserve">, </w:t>
      </w:r>
      <w:r w:rsidR="00B1548B">
        <w:rPr>
          <w:rFonts w:ascii="Times New Roman" w:hAnsi="Times New Roman" w:cs="Times New Roman"/>
          <w:sz w:val="24"/>
        </w:rPr>
        <w:t xml:space="preserve">so </w:t>
      </w:r>
      <w:r w:rsidR="007B6141">
        <w:rPr>
          <w:rFonts w:ascii="Times New Roman" w:hAnsi="Times New Roman" w:cs="Times New Roman"/>
          <w:sz w:val="24"/>
        </w:rPr>
        <w:t>we next exam</w:t>
      </w:r>
      <w:r w:rsidR="00CE630D">
        <w:rPr>
          <w:rFonts w:ascii="Times New Roman" w:hAnsi="Times New Roman" w:cs="Times New Roman"/>
          <w:sz w:val="24"/>
        </w:rPr>
        <w:t>ine</w:t>
      </w:r>
      <w:r w:rsidR="007B6141">
        <w:rPr>
          <w:rFonts w:ascii="Times New Roman" w:hAnsi="Times New Roman" w:cs="Times New Roman"/>
          <w:sz w:val="24"/>
        </w:rPr>
        <w:t xml:space="preserve"> the impact of Nrf</w:t>
      </w:r>
      <w:r w:rsidR="00B1548B">
        <w:rPr>
          <w:rFonts w:ascii="Times New Roman" w:hAnsi="Times New Roman" w:cs="Times New Roman"/>
          <w:sz w:val="24"/>
        </w:rPr>
        <w:t>2 genotypes Nrf2 wildtype (WT) versus Nrf</w:t>
      </w:r>
      <w:r w:rsidR="007B6141">
        <w:rPr>
          <w:rFonts w:ascii="Times New Roman" w:hAnsi="Times New Roman" w:cs="Times New Roman"/>
          <w:sz w:val="24"/>
        </w:rPr>
        <w:t>2</w:t>
      </w:r>
      <w:r w:rsidR="00B1548B">
        <w:rPr>
          <w:rFonts w:ascii="Times New Roman" w:hAnsi="Times New Roman" w:cs="Times New Roman"/>
          <w:sz w:val="24"/>
        </w:rPr>
        <w:t xml:space="preserve"> knockout (KO; </w:t>
      </w:r>
      <w:r w:rsidR="007B6141">
        <w:rPr>
          <w:rFonts w:ascii="Times New Roman" w:hAnsi="Times New Roman" w:cs="Times New Roman"/>
          <w:sz w:val="24"/>
        </w:rPr>
        <w:t>-/-</w:t>
      </w:r>
      <w:r w:rsidR="00B1548B">
        <w:rPr>
          <w:rFonts w:ascii="Times New Roman" w:hAnsi="Times New Roman" w:cs="Times New Roman"/>
          <w:sz w:val="24"/>
        </w:rPr>
        <w:t>)</w:t>
      </w:r>
      <w:r w:rsidR="007B6141">
        <w:rPr>
          <w:rFonts w:ascii="Times New Roman" w:hAnsi="Times New Roman" w:cs="Times New Roman"/>
          <w:sz w:val="24"/>
        </w:rPr>
        <w:t xml:space="preserve"> in control diet and in PEITC </w:t>
      </w:r>
      <w:r w:rsidR="007B6141">
        <w:rPr>
          <w:rFonts w:ascii="Times New Roman" w:hAnsi="Times New Roman" w:cs="Times New Roman"/>
          <w:sz w:val="24"/>
        </w:rPr>
        <w:lastRenderedPageBreak/>
        <w:t xml:space="preserve">diet. </w:t>
      </w:r>
      <w:r w:rsidR="0065276C">
        <w:rPr>
          <w:rFonts w:ascii="Times New Roman" w:hAnsi="Times New Roman" w:cs="Times New Roman"/>
          <w:sz w:val="24"/>
        </w:rPr>
        <w:t xml:space="preserve">To reveal individual microbiota altered by </w:t>
      </w:r>
      <w:r w:rsidR="000915FE">
        <w:rPr>
          <w:rFonts w:ascii="Times New Roman" w:hAnsi="Times New Roman" w:cs="Times New Roman"/>
          <w:sz w:val="24"/>
        </w:rPr>
        <w:t xml:space="preserve">this </w:t>
      </w:r>
      <w:r w:rsidR="0065276C">
        <w:rPr>
          <w:rFonts w:ascii="Times New Roman" w:hAnsi="Times New Roman" w:cs="Times New Roman"/>
          <w:sz w:val="24"/>
        </w:rPr>
        <w:t>genotype</w:t>
      </w:r>
      <w:r w:rsidR="00875906">
        <w:rPr>
          <w:rFonts w:ascii="Times New Roman" w:hAnsi="Times New Roman" w:cs="Times New Roman"/>
          <w:sz w:val="24"/>
        </w:rPr>
        <w:t xml:space="preserve"> difference, we compared KO with WT group at bacteria phylum levels </w:t>
      </w:r>
      <w:r w:rsidR="00754438">
        <w:rPr>
          <w:rFonts w:ascii="Times New Roman" w:hAnsi="Times New Roman" w:cs="Times New Roman"/>
          <w:sz w:val="24"/>
        </w:rPr>
        <w:t xml:space="preserve">at different time points </w:t>
      </w:r>
      <w:r w:rsidR="00875906">
        <w:rPr>
          <w:rFonts w:ascii="Times New Roman" w:hAnsi="Times New Roman" w:cs="Times New Roman"/>
          <w:sz w:val="24"/>
        </w:rPr>
        <w:t>and visualized (</w:t>
      </w:r>
      <w:r w:rsidR="00875906" w:rsidRPr="00CB3069">
        <w:rPr>
          <w:rFonts w:ascii="Times New Roman" w:hAnsi="Times New Roman" w:cs="Times New Roman"/>
          <w:b/>
          <w:bCs/>
          <w:sz w:val="24"/>
        </w:rPr>
        <w:t>Fig. 5</w:t>
      </w:r>
      <w:r w:rsidR="009669F7">
        <w:rPr>
          <w:rFonts w:ascii="Times New Roman" w:hAnsi="Times New Roman" w:cs="Times New Roman"/>
          <w:sz w:val="24"/>
        </w:rPr>
        <w:t xml:space="preserve">, </w:t>
      </w:r>
      <w:r w:rsidR="00875906" w:rsidRPr="00CB3069">
        <w:rPr>
          <w:rFonts w:ascii="Times New Roman" w:hAnsi="Times New Roman" w:cs="Times New Roman"/>
          <w:b/>
          <w:bCs/>
          <w:sz w:val="24"/>
        </w:rPr>
        <w:t>6</w:t>
      </w:r>
      <w:r w:rsidR="00875906">
        <w:rPr>
          <w:rFonts w:ascii="Times New Roman" w:hAnsi="Times New Roman" w:cs="Times New Roman"/>
          <w:sz w:val="24"/>
        </w:rPr>
        <w:t xml:space="preserve">) and summarized </w:t>
      </w:r>
      <w:r w:rsidR="00754438">
        <w:rPr>
          <w:rFonts w:ascii="Times New Roman" w:hAnsi="Times New Roman" w:cs="Times New Roman"/>
          <w:sz w:val="24"/>
        </w:rPr>
        <w:t xml:space="preserve">them </w:t>
      </w:r>
      <w:r w:rsidR="00875906">
        <w:rPr>
          <w:rFonts w:ascii="Times New Roman" w:hAnsi="Times New Roman" w:cs="Times New Roman"/>
          <w:sz w:val="24"/>
        </w:rPr>
        <w:t>(</w:t>
      </w:r>
      <w:r w:rsidR="00875906" w:rsidRPr="00CB3069">
        <w:rPr>
          <w:rFonts w:ascii="Times New Roman" w:hAnsi="Times New Roman" w:cs="Times New Roman"/>
          <w:b/>
          <w:bCs/>
          <w:sz w:val="24"/>
        </w:rPr>
        <w:t>Table 3</w:t>
      </w:r>
      <w:r w:rsidR="009669F7">
        <w:rPr>
          <w:rFonts w:ascii="Times New Roman" w:hAnsi="Times New Roman" w:cs="Times New Roman"/>
          <w:sz w:val="24"/>
        </w:rPr>
        <w:t xml:space="preserve">, </w:t>
      </w:r>
      <w:r w:rsidR="00875906" w:rsidRPr="00CB3069">
        <w:rPr>
          <w:rFonts w:ascii="Times New Roman" w:hAnsi="Times New Roman" w:cs="Times New Roman"/>
          <w:b/>
          <w:bCs/>
          <w:sz w:val="24"/>
        </w:rPr>
        <w:t>4</w:t>
      </w:r>
      <w:r w:rsidR="00875906">
        <w:rPr>
          <w:rFonts w:ascii="Times New Roman" w:hAnsi="Times New Roman" w:cs="Times New Roman"/>
          <w:sz w:val="24"/>
        </w:rPr>
        <w:t>).</w:t>
      </w:r>
      <w:r w:rsidR="003B795D">
        <w:rPr>
          <w:rFonts w:ascii="Times New Roman" w:hAnsi="Times New Roman" w:cs="Times New Roman"/>
          <w:sz w:val="24"/>
        </w:rPr>
        <w:t xml:space="preserve"> In details, </w:t>
      </w:r>
      <w:r w:rsidR="00E5501D" w:rsidRPr="007F3B3D">
        <w:rPr>
          <w:rFonts w:ascii="Times New Roman" w:hAnsi="Times New Roman" w:cs="Times New Roman"/>
          <w:sz w:val="24"/>
        </w:rPr>
        <w:t xml:space="preserve">relative abundance of </w:t>
      </w:r>
      <w:r w:rsidR="00E5501D" w:rsidRPr="007F3B3D">
        <w:rPr>
          <w:rFonts w:ascii="Times New Roman" w:hAnsi="Times New Roman" w:cs="Times New Roman"/>
          <w:i/>
          <w:sz w:val="24"/>
        </w:rPr>
        <w:t xml:space="preserve">Actinobacteria </w:t>
      </w:r>
      <w:proofErr w:type="spellStart"/>
      <w:r w:rsidR="00E5501D" w:rsidRPr="007F3B3D">
        <w:rPr>
          <w:rFonts w:ascii="Times New Roman" w:hAnsi="Times New Roman" w:cs="Times New Roman"/>
          <w:i/>
          <w:sz w:val="24"/>
        </w:rPr>
        <w:t>Adlercreutzia</w:t>
      </w:r>
      <w:proofErr w:type="spellEnd"/>
      <w:r w:rsidR="00E5501D" w:rsidRPr="007F3B3D">
        <w:rPr>
          <w:rFonts w:ascii="Times New Roman" w:hAnsi="Times New Roman" w:cs="Times New Roman"/>
          <w:sz w:val="24"/>
        </w:rPr>
        <w:t xml:space="preserve">, </w:t>
      </w:r>
      <w:r w:rsidR="00E5501D" w:rsidRPr="007F3B3D">
        <w:rPr>
          <w:rFonts w:ascii="Times New Roman" w:hAnsi="Times New Roman" w:cs="Times New Roman"/>
          <w:i/>
          <w:sz w:val="24"/>
        </w:rPr>
        <w:t>Cyanobacteria YS2</w:t>
      </w:r>
      <w:r w:rsidR="00E5501D" w:rsidRPr="007F3B3D">
        <w:rPr>
          <w:rFonts w:ascii="Times New Roman" w:hAnsi="Times New Roman" w:cs="Times New Roman"/>
          <w:sz w:val="24"/>
        </w:rPr>
        <w:t xml:space="preserve">, </w:t>
      </w:r>
      <w:proofErr w:type="spellStart"/>
      <w:r w:rsidR="00E5501D" w:rsidRPr="007F3B3D">
        <w:rPr>
          <w:rFonts w:ascii="Times New Roman" w:hAnsi="Times New Roman" w:cs="Times New Roman"/>
          <w:i/>
          <w:sz w:val="24"/>
        </w:rPr>
        <w:t>Tenericutes</w:t>
      </w:r>
      <w:proofErr w:type="spellEnd"/>
      <w:r w:rsidR="00E5501D" w:rsidRPr="007F3B3D">
        <w:rPr>
          <w:rFonts w:ascii="Times New Roman" w:hAnsi="Times New Roman" w:cs="Times New Roman"/>
          <w:i/>
          <w:sz w:val="24"/>
        </w:rPr>
        <w:t xml:space="preserve"> </w:t>
      </w:r>
      <w:proofErr w:type="spellStart"/>
      <w:r w:rsidR="00E5501D" w:rsidRPr="007F3B3D">
        <w:rPr>
          <w:rFonts w:ascii="Times New Roman" w:hAnsi="Times New Roman" w:cs="Times New Roman"/>
          <w:i/>
          <w:sz w:val="24"/>
        </w:rPr>
        <w:t>Mycoplasmataceae</w:t>
      </w:r>
      <w:proofErr w:type="spellEnd"/>
      <w:r w:rsidR="00E5501D" w:rsidRPr="007F3B3D">
        <w:rPr>
          <w:rFonts w:ascii="Times New Roman" w:hAnsi="Times New Roman" w:cs="Times New Roman"/>
          <w:sz w:val="24"/>
        </w:rPr>
        <w:t xml:space="preserve"> and </w:t>
      </w:r>
      <w:r w:rsidR="00E5501D" w:rsidRPr="007F3B3D">
        <w:rPr>
          <w:rFonts w:ascii="Times New Roman" w:hAnsi="Times New Roman" w:cs="Times New Roman"/>
          <w:i/>
          <w:sz w:val="24"/>
        </w:rPr>
        <w:t>Firmicutes Lactococcus</w:t>
      </w:r>
      <w:r w:rsidR="00E5501D" w:rsidRPr="007F3B3D">
        <w:rPr>
          <w:rFonts w:ascii="Times New Roman" w:hAnsi="Times New Roman" w:cs="Times New Roman"/>
          <w:sz w:val="24"/>
        </w:rPr>
        <w:t xml:space="preserve"> were significantly increased and decreased </w:t>
      </w:r>
      <w:r w:rsidR="00792C7C" w:rsidRPr="007F3B3D">
        <w:rPr>
          <w:rFonts w:ascii="Times New Roman" w:hAnsi="Times New Roman" w:cs="Times New Roman"/>
          <w:sz w:val="24"/>
        </w:rPr>
        <w:t xml:space="preserve">in Nrf2 KO group at week 1, </w:t>
      </w:r>
      <w:r w:rsidR="00C04C00">
        <w:rPr>
          <w:rFonts w:ascii="Times New Roman" w:hAnsi="Times New Roman" w:cs="Times New Roman"/>
          <w:sz w:val="24"/>
        </w:rPr>
        <w:t>ir</w:t>
      </w:r>
      <w:r w:rsidR="004837FB" w:rsidRPr="007F3B3D">
        <w:rPr>
          <w:rFonts w:ascii="Times New Roman" w:hAnsi="Times New Roman" w:cs="Times New Roman"/>
          <w:sz w:val="24"/>
        </w:rPr>
        <w:t>respective</w:t>
      </w:r>
      <w:r w:rsidR="00C04C00">
        <w:rPr>
          <w:rFonts w:ascii="Times New Roman" w:hAnsi="Times New Roman" w:cs="Times New Roman"/>
          <w:sz w:val="24"/>
        </w:rPr>
        <w:t xml:space="preserve"> of the diet</w:t>
      </w:r>
      <w:r w:rsidR="00792C7C" w:rsidRPr="007F3B3D">
        <w:rPr>
          <w:rFonts w:ascii="Times New Roman" w:hAnsi="Times New Roman" w:cs="Times New Roman"/>
          <w:sz w:val="24"/>
        </w:rPr>
        <w:t>.</w:t>
      </w:r>
      <w:r w:rsidR="00C04C00">
        <w:rPr>
          <w:rFonts w:ascii="Times New Roman" w:hAnsi="Times New Roman" w:cs="Times New Roman"/>
          <w:sz w:val="24"/>
        </w:rPr>
        <w:t xml:space="preserve"> </w:t>
      </w:r>
      <w:r w:rsidR="00330259">
        <w:rPr>
          <w:rFonts w:ascii="Times New Roman" w:hAnsi="Times New Roman" w:cs="Times New Roman"/>
          <w:sz w:val="24"/>
        </w:rPr>
        <w:t xml:space="preserve">While at Week4, the </w:t>
      </w:r>
      <w:r w:rsidR="00A71719" w:rsidRPr="007F3B3D">
        <w:rPr>
          <w:rFonts w:ascii="Times New Roman" w:hAnsi="Times New Roman" w:cs="Times New Roman"/>
          <w:sz w:val="24"/>
        </w:rPr>
        <w:t xml:space="preserve">relative abundance of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Adlercreutzi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Cyanobacteria YS2</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Ruminococcus</w:t>
      </w:r>
      <w:proofErr w:type="spellEnd"/>
      <w:r w:rsidR="004837FB" w:rsidRPr="007F3B3D">
        <w:rPr>
          <w:rFonts w:ascii="Times New Roman" w:hAnsi="Times New Roman" w:cs="Times New Roman"/>
          <w:sz w:val="24"/>
        </w:rPr>
        <w:t xml:space="preserve"> and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Ols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ceae</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Firmicutes Lactobacillus</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Lachnospiraceae</w:t>
      </w:r>
      <w:proofErr w:type="spellEnd"/>
      <w:r w:rsidR="004837FB" w:rsidRPr="007F3B3D">
        <w:rPr>
          <w:rFonts w:ascii="Times New Roman" w:hAnsi="Times New Roman" w:cs="Times New Roman"/>
          <w:sz w:val="24"/>
        </w:rPr>
        <w:t xml:space="preserve">, </w:t>
      </w:r>
      <w:proofErr w:type="spellStart"/>
      <w:r w:rsidR="004837FB" w:rsidRPr="007F3B3D">
        <w:rPr>
          <w:rFonts w:ascii="Times New Roman" w:hAnsi="Times New Roman" w:cs="Times New Roman"/>
          <w:i/>
          <w:sz w:val="24"/>
        </w:rPr>
        <w:t>Tenericutes</w:t>
      </w:r>
      <w:proofErr w:type="spellEnd"/>
      <w:r w:rsidR="004837FB" w:rsidRPr="007F3B3D">
        <w:rPr>
          <w:rFonts w:ascii="Times New Roman" w:hAnsi="Times New Roman" w:cs="Times New Roman"/>
          <w:i/>
          <w:sz w:val="24"/>
        </w:rPr>
        <w:t xml:space="preserve"> Mollicutes</w:t>
      </w:r>
      <w:r w:rsidR="004837FB" w:rsidRPr="007F3B3D">
        <w:rPr>
          <w:rFonts w:ascii="Times New Roman" w:hAnsi="Times New Roman" w:cs="Times New Roman"/>
          <w:sz w:val="24"/>
        </w:rPr>
        <w:t xml:space="preserve"> were </w:t>
      </w:r>
      <w:r w:rsidR="004837FB" w:rsidRPr="00B03017">
        <w:rPr>
          <w:rFonts w:ascii="Times New Roman" w:hAnsi="Times New Roman" w:cs="Times New Roman"/>
          <w:sz w:val="24"/>
          <w:highlight w:val="yellow"/>
          <w:rPrChange w:id="43" w:author="Renyi Wu" w:date="2021-03-27T13:19:00Z">
            <w:rPr>
              <w:rFonts w:ascii="Times New Roman" w:hAnsi="Times New Roman" w:cs="Times New Roman"/>
              <w:sz w:val="24"/>
            </w:rPr>
          </w:rPrChange>
        </w:rPr>
        <w:t>significantly increased and decreased</w:t>
      </w:r>
      <w:r w:rsidR="004837FB" w:rsidRPr="007F3B3D">
        <w:rPr>
          <w:rFonts w:ascii="Times New Roman" w:hAnsi="Times New Roman" w:cs="Times New Roman"/>
          <w:sz w:val="24"/>
        </w:rPr>
        <w:t xml:space="preserve"> in Nrf2 KO group at week 4, </w:t>
      </w:r>
      <w:r w:rsidR="00330259">
        <w:rPr>
          <w:rFonts w:ascii="Times New Roman" w:hAnsi="Times New Roman" w:cs="Times New Roman"/>
          <w:sz w:val="24"/>
        </w:rPr>
        <w:t>ir</w:t>
      </w:r>
      <w:r w:rsidR="004837FB" w:rsidRPr="007F3B3D">
        <w:rPr>
          <w:rFonts w:ascii="Times New Roman" w:hAnsi="Times New Roman" w:cs="Times New Roman"/>
          <w:sz w:val="24"/>
        </w:rPr>
        <w:t>respective</w:t>
      </w:r>
      <w:r w:rsidR="00330259">
        <w:rPr>
          <w:rFonts w:ascii="Times New Roman" w:hAnsi="Times New Roman" w:cs="Times New Roman"/>
          <w:sz w:val="24"/>
        </w:rPr>
        <w:t xml:space="preserve"> of the diet. Interestingly,</w:t>
      </w:r>
      <w:r w:rsidR="00F3196A"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Firmicutes </w:t>
      </w:r>
      <w:proofErr w:type="spellStart"/>
      <w:r w:rsidR="00FA5DA1" w:rsidRPr="007F3B3D">
        <w:rPr>
          <w:rFonts w:ascii="Times New Roman" w:hAnsi="Times New Roman" w:cs="Times New Roman"/>
          <w:i/>
          <w:sz w:val="24"/>
        </w:rPr>
        <w:t>Coprococcus</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Ruminococcus</w:t>
      </w:r>
      <w:proofErr w:type="spellEnd"/>
      <w:r w:rsidR="00FA5DA1" w:rsidRPr="007F3B3D">
        <w:rPr>
          <w:rFonts w:ascii="Times New Roman" w:hAnsi="Times New Roman" w:cs="Times New Roman"/>
          <w:sz w:val="24"/>
        </w:rPr>
        <w:t xml:space="preserve"> and </w:t>
      </w:r>
      <w:r w:rsidR="00FA5DA1" w:rsidRPr="007F3B3D">
        <w:rPr>
          <w:rFonts w:ascii="Times New Roman" w:hAnsi="Times New Roman" w:cs="Times New Roman"/>
          <w:i/>
          <w:sz w:val="24"/>
        </w:rPr>
        <w:t xml:space="preserve">Actinobacteria </w:t>
      </w:r>
      <w:proofErr w:type="spellStart"/>
      <w:r w:rsidR="00FA5DA1" w:rsidRPr="007F3B3D">
        <w:rPr>
          <w:rFonts w:ascii="Times New Roman" w:hAnsi="Times New Roman" w:cs="Times New Roman"/>
          <w:i/>
          <w:sz w:val="24"/>
        </w:rPr>
        <w:t>Olsenella</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Bacteroidetes S24_7</w:t>
      </w:r>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Firmicutes Clostridium/</w:t>
      </w:r>
      <w:proofErr w:type="spellStart"/>
      <w:r w:rsidR="00FA5DA1" w:rsidRPr="007F3B3D">
        <w:rPr>
          <w:rFonts w:ascii="Times New Roman" w:hAnsi="Times New Roman" w:cs="Times New Roman"/>
          <w:i/>
          <w:sz w:val="24"/>
        </w:rPr>
        <w:t>Dehalobacterium</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Allobaculum</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Proteobacteria </w:t>
      </w:r>
      <w:proofErr w:type="spellStart"/>
      <w:r w:rsidR="00FA5DA1" w:rsidRPr="007F3B3D">
        <w:rPr>
          <w:rFonts w:ascii="Times New Roman" w:hAnsi="Times New Roman" w:cs="Times New Roman"/>
          <w:i/>
          <w:sz w:val="24"/>
        </w:rPr>
        <w:t>Sutterella</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Desulfovibrioaceae</w:t>
      </w:r>
      <w:proofErr w:type="spellEnd"/>
      <w:r w:rsidR="00FA5DA1" w:rsidRPr="007F3B3D">
        <w:rPr>
          <w:rFonts w:ascii="Times New Roman" w:hAnsi="Times New Roman" w:cs="Times New Roman"/>
          <w:sz w:val="24"/>
        </w:rPr>
        <w:t xml:space="preserve"> </w:t>
      </w:r>
      <w:r w:rsidR="00A31977" w:rsidRPr="007F3B3D">
        <w:rPr>
          <w:rFonts w:ascii="Times New Roman" w:hAnsi="Times New Roman" w:cs="Times New Roman"/>
          <w:sz w:val="24"/>
        </w:rPr>
        <w:t xml:space="preserve">were significantly increased and decreased </w:t>
      </w:r>
      <w:r w:rsidR="00EE78EC">
        <w:rPr>
          <w:rFonts w:ascii="Times New Roman" w:hAnsi="Times New Roman" w:cs="Times New Roman"/>
          <w:sz w:val="24"/>
        </w:rPr>
        <w:t xml:space="preserve">respectively </w:t>
      </w:r>
      <w:r w:rsidR="00A31977" w:rsidRPr="007F3B3D">
        <w:rPr>
          <w:rFonts w:ascii="Times New Roman" w:hAnsi="Times New Roman" w:cs="Times New Roman"/>
          <w:sz w:val="24"/>
        </w:rPr>
        <w:t>in relative abundance by PEITC diet in Nrf2 KO mice</w:t>
      </w:r>
      <w:r w:rsidR="006D5946" w:rsidRPr="007F3B3D">
        <w:rPr>
          <w:rFonts w:ascii="Times New Roman" w:hAnsi="Times New Roman" w:cs="Times New Roman"/>
          <w:sz w:val="24"/>
        </w:rPr>
        <w:t xml:space="preserve"> at week 1</w:t>
      </w:r>
      <w:r w:rsidR="00EE78EC">
        <w:rPr>
          <w:rFonts w:ascii="Times New Roman" w:hAnsi="Times New Roman" w:cs="Times New Roman"/>
          <w:sz w:val="24"/>
        </w:rPr>
        <w:t xml:space="preserve"> but o</w:t>
      </w:r>
      <w:r w:rsidR="006D5946" w:rsidRPr="007F3B3D">
        <w:rPr>
          <w:rFonts w:ascii="Times New Roman" w:hAnsi="Times New Roman" w:cs="Times New Roman"/>
          <w:sz w:val="24"/>
        </w:rPr>
        <w:t xml:space="preserve">nly a few bacteria </w:t>
      </w:r>
      <w:r w:rsidR="00EE78EC">
        <w:rPr>
          <w:rFonts w:ascii="Times New Roman" w:hAnsi="Times New Roman" w:cs="Times New Roman"/>
          <w:sz w:val="24"/>
        </w:rPr>
        <w:t xml:space="preserve">such as </w:t>
      </w:r>
      <w:r w:rsidR="006D5946" w:rsidRPr="007F3B3D">
        <w:rPr>
          <w:rFonts w:ascii="Times New Roman" w:hAnsi="Times New Roman" w:cs="Times New Roman"/>
          <w:i/>
          <w:sz w:val="24"/>
        </w:rPr>
        <w:t xml:space="preserve">Proteobacteria </w:t>
      </w:r>
      <w:proofErr w:type="spellStart"/>
      <w:r w:rsidR="006D5946" w:rsidRPr="007F3B3D">
        <w:rPr>
          <w:rFonts w:ascii="Times New Roman" w:hAnsi="Times New Roman" w:cs="Times New Roman"/>
          <w:i/>
          <w:sz w:val="24"/>
        </w:rPr>
        <w:t>Sutterella</w:t>
      </w:r>
      <w:proofErr w:type="spellEnd"/>
      <w:r w:rsidR="006D5946" w:rsidRPr="007F3B3D">
        <w:rPr>
          <w:rFonts w:ascii="Times New Roman" w:hAnsi="Times New Roman" w:cs="Times New Roman"/>
          <w:sz w:val="24"/>
        </w:rPr>
        <w:t xml:space="preserve">, </w:t>
      </w:r>
      <w:proofErr w:type="spellStart"/>
      <w:r w:rsidR="006D5946" w:rsidRPr="007F3B3D">
        <w:rPr>
          <w:rFonts w:ascii="Times New Roman" w:hAnsi="Times New Roman" w:cs="Times New Roman"/>
          <w:i/>
          <w:sz w:val="24"/>
        </w:rPr>
        <w:t>Tenericutes</w:t>
      </w:r>
      <w:proofErr w:type="spellEnd"/>
      <w:r w:rsidR="006D5946" w:rsidRPr="007F3B3D">
        <w:rPr>
          <w:rFonts w:ascii="Times New Roman" w:hAnsi="Times New Roman" w:cs="Times New Roman"/>
          <w:i/>
          <w:sz w:val="24"/>
        </w:rPr>
        <w:t xml:space="preserve"> </w:t>
      </w:r>
      <w:proofErr w:type="spellStart"/>
      <w:r w:rsidR="006D5946" w:rsidRPr="007F3B3D">
        <w:rPr>
          <w:rFonts w:ascii="Times New Roman" w:hAnsi="Times New Roman" w:cs="Times New Roman"/>
          <w:i/>
          <w:sz w:val="24"/>
        </w:rPr>
        <w:t>Anaeroplasma</w:t>
      </w:r>
      <w:proofErr w:type="spellEnd"/>
      <w:r w:rsidR="006D5946" w:rsidRPr="007F3B3D">
        <w:rPr>
          <w:rFonts w:ascii="Times New Roman" w:hAnsi="Times New Roman" w:cs="Times New Roman"/>
          <w:sz w:val="24"/>
        </w:rPr>
        <w:t xml:space="preserve"> were significantly decreased by PEITC </w:t>
      </w:r>
      <w:r w:rsidR="00EE78EC">
        <w:rPr>
          <w:rFonts w:ascii="Times New Roman" w:hAnsi="Times New Roman" w:cs="Times New Roman"/>
          <w:sz w:val="24"/>
        </w:rPr>
        <w:t xml:space="preserve">diet </w:t>
      </w:r>
      <w:r w:rsidR="006D5946" w:rsidRPr="007F3B3D">
        <w:rPr>
          <w:rFonts w:ascii="Times New Roman" w:hAnsi="Times New Roman" w:cs="Times New Roman"/>
          <w:sz w:val="24"/>
        </w:rPr>
        <w:t xml:space="preserve">in Nrf2 KO mice at week 4. </w:t>
      </w:r>
    </w:p>
    <w:p w14:paraId="37BE6800" w14:textId="0C01D731" w:rsidR="00F3196A" w:rsidRDefault="00F3196A" w:rsidP="006B5DF1">
      <w:pPr>
        <w:spacing w:line="360" w:lineRule="auto"/>
        <w:rPr>
          <w:rFonts w:ascii="Times New Roman" w:hAnsi="Times New Roman" w:cs="Times New Roman"/>
          <w:sz w:val="24"/>
        </w:rPr>
      </w:pPr>
    </w:p>
    <w:p w14:paraId="3DA9266D" w14:textId="7DC8398E" w:rsidR="006823EC" w:rsidRPr="009D04D4" w:rsidRDefault="006823EC" w:rsidP="006B5DF1">
      <w:pPr>
        <w:spacing w:line="360" w:lineRule="auto"/>
        <w:rPr>
          <w:rFonts w:ascii="Times New Roman" w:hAnsi="Times New Roman" w:cs="Times New Roman"/>
          <w:b/>
          <w:bCs/>
          <w:sz w:val="24"/>
        </w:rPr>
      </w:pPr>
      <w:r w:rsidRPr="009D04D4">
        <w:rPr>
          <w:rFonts w:ascii="Times New Roman" w:hAnsi="Times New Roman" w:cs="Times New Roman"/>
          <w:b/>
          <w:bCs/>
          <w:sz w:val="24"/>
        </w:rPr>
        <w:t xml:space="preserve">3.4 </w:t>
      </w:r>
      <w:r w:rsidRPr="009D04D4">
        <w:rPr>
          <w:rFonts w:ascii="Times New Roman" w:hAnsi="Times New Roman" w:cs="Times New Roman"/>
          <w:b/>
          <w:bCs/>
          <w:i/>
          <w:iCs/>
          <w:sz w:val="24"/>
        </w:rPr>
        <w:t>Bacteroidetes</w:t>
      </w:r>
      <w:r w:rsidRPr="009D04D4">
        <w:rPr>
          <w:rFonts w:ascii="Times New Roman" w:hAnsi="Times New Roman" w:cs="Times New Roman"/>
          <w:b/>
          <w:bCs/>
          <w:sz w:val="24"/>
        </w:rPr>
        <w:t>/</w:t>
      </w:r>
      <w:r w:rsidRPr="009D04D4">
        <w:rPr>
          <w:rFonts w:ascii="Times New Roman" w:hAnsi="Times New Roman" w:cs="Times New Roman"/>
          <w:b/>
          <w:bCs/>
          <w:i/>
          <w:iCs/>
          <w:sz w:val="24"/>
        </w:rPr>
        <w:t>Firmicutes</w:t>
      </w:r>
      <w:r w:rsidRPr="009D04D4">
        <w:rPr>
          <w:rFonts w:ascii="Times New Roman" w:hAnsi="Times New Roman" w:cs="Times New Roman"/>
          <w:b/>
          <w:bCs/>
          <w:sz w:val="24"/>
        </w:rPr>
        <w:t xml:space="preserve"> ratio </w:t>
      </w:r>
      <w:r w:rsidR="00F46EFF" w:rsidRPr="009D04D4">
        <w:rPr>
          <w:rFonts w:ascii="Times New Roman" w:hAnsi="Times New Roman" w:cs="Times New Roman"/>
          <w:b/>
          <w:bCs/>
          <w:sz w:val="24"/>
        </w:rPr>
        <w:t xml:space="preserve">altering by genotype, </w:t>
      </w:r>
      <w:proofErr w:type="gramStart"/>
      <w:r w:rsidR="00F46EFF" w:rsidRPr="009D04D4">
        <w:rPr>
          <w:rFonts w:ascii="Times New Roman" w:hAnsi="Times New Roman" w:cs="Times New Roman"/>
          <w:b/>
          <w:bCs/>
          <w:sz w:val="24"/>
        </w:rPr>
        <w:t>time</w:t>
      </w:r>
      <w:proofErr w:type="gramEnd"/>
      <w:r w:rsidR="00F46EFF" w:rsidRPr="009D04D4">
        <w:rPr>
          <w:rFonts w:ascii="Times New Roman" w:hAnsi="Times New Roman" w:cs="Times New Roman"/>
          <w:b/>
          <w:bCs/>
          <w:sz w:val="24"/>
        </w:rPr>
        <w:t xml:space="preserve"> and dietary treatment</w:t>
      </w:r>
    </w:p>
    <w:p w14:paraId="0554ECE8" w14:textId="0AE50379" w:rsidR="00F46EFF" w:rsidRPr="009D04D4" w:rsidRDefault="00F46EFF" w:rsidP="006B5DF1">
      <w:pPr>
        <w:spacing w:line="36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 </w:instrText>
      </w:r>
      <w:r w:rsidR="00971172"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DATA </w:instrText>
      </w:r>
      <w:r w:rsidR="00971172" w:rsidRPr="009D04D4">
        <w:rPr>
          <w:rFonts w:ascii="Times New Roman" w:hAnsi="Times New Roman" w:cs="Times New Roman"/>
          <w:sz w:val="24"/>
        </w:rPr>
      </w:r>
      <w:r w:rsidR="00971172" w:rsidRPr="009D04D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446FCE44" w:rsidR="006823EC" w:rsidRDefault="006823EC" w:rsidP="006B5DF1">
      <w:pPr>
        <w:spacing w:line="360" w:lineRule="auto"/>
        <w:rPr>
          <w:rFonts w:ascii="Times New Roman" w:hAnsi="Times New Roman" w:cs="Times New Roman"/>
          <w:sz w:val="24"/>
        </w:rPr>
      </w:pPr>
    </w:p>
    <w:p w14:paraId="1048E262" w14:textId="12B49F69" w:rsidR="009E295E" w:rsidRPr="009E295E" w:rsidRDefault="009E295E" w:rsidP="006B5DF1">
      <w:pPr>
        <w:spacing w:line="360" w:lineRule="auto"/>
        <w:rPr>
          <w:rFonts w:ascii="Times New Roman" w:hAnsi="Times New Roman" w:cs="Times New Roman"/>
          <w:b/>
          <w:bCs/>
          <w:color w:val="FF0000"/>
          <w:sz w:val="24"/>
          <w:u w:val="single"/>
        </w:rPr>
      </w:pPr>
      <w:r w:rsidRPr="009E295E">
        <w:rPr>
          <w:rFonts w:ascii="Times New Roman" w:hAnsi="Times New Roman" w:cs="Times New Roman"/>
          <w:b/>
          <w:bCs/>
          <w:color w:val="FF0000"/>
          <w:sz w:val="24"/>
          <w:u w:val="single"/>
        </w:rPr>
        <w:t>Metabolome results – Chi Chen…</w:t>
      </w:r>
    </w:p>
    <w:p w14:paraId="1C661FBC" w14:textId="14DC3EA6" w:rsidR="00E64AEE" w:rsidRPr="008373DD" w:rsidRDefault="00E64AEE" w:rsidP="00E64AEE">
      <w:pPr>
        <w:spacing w:line="360" w:lineRule="auto"/>
        <w:rPr>
          <w:rFonts w:ascii="Times New Roman" w:hAnsi="Times New Roman" w:cs="Times New Roman"/>
          <w:sz w:val="24"/>
          <w:highlight w:val="green"/>
        </w:rPr>
      </w:pPr>
      <w:r w:rsidRPr="008373DD">
        <w:rPr>
          <w:rFonts w:ascii="Times New Roman" w:hAnsi="Times New Roman" w:cs="Times New Roman"/>
          <w:b/>
          <w:sz w:val="24"/>
          <w:highlight w:val="green"/>
        </w:rPr>
        <w:t xml:space="preserve">3.5 </w:t>
      </w:r>
      <w:r w:rsidRPr="00E64AEE">
        <w:rPr>
          <w:rFonts w:ascii="Times New Roman" w:hAnsi="Times New Roman" w:cs="Times New Roman"/>
          <w:b/>
          <w:sz w:val="24"/>
          <w:highlight w:val="green"/>
        </w:rPr>
        <w:t xml:space="preserve">PEITC and cranberry feeding partially reverse the DSS-induced changes in fecal </w:t>
      </w:r>
      <w:r w:rsidRPr="00E64AEE">
        <w:rPr>
          <w:rFonts w:ascii="Times New Roman" w:hAnsi="Times New Roman" w:cs="Times New Roman"/>
          <w:b/>
          <w:sz w:val="24"/>
          <w:highlight w:val="green"/>
        </w:rPr>
        <w:lastRenderedPageBreak/>
        <w:t>metabolome</w:t>
      </w:r>
      <w:r w:rsidRPr="008373DD">
        <w:rPr>
          <w:rFonts w:ascii="Times New Roman" w:hAnsi="Times New Roman" w:cs="Times New Roman"/>
          <w:sz w:val="24"/>
          <w:highlight w:val="green"/>
        </w:rPr>
        <w:t xml:space="preserve"> </w:t>
      </w:r>
    </w:p>
    <w:p w14:paraId="4251A59D" w14:textId="46F76839" w:rsidR="00E64AEE" w:rsidRPr="008373DD"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sz w:val="24"/>
          <w:highlight w:val="green"/>
        </w:rPr>
        <w:t xml:space="preserve">Following a feeding trial containing control, DSS, DSS+PEITC, and </w:t>
      </w:r>
      <w:proofErr w:type="spellStart"/>
      <w:r w:rsidRPr="00E64AEE">
        <w:rPr>
          <w:rFonts w:ascii="Times New Roman" w:hAnsi="Times New Roman" w:cs="Times New Roman"/>
          <w:sz w:val="24"/>
          <w:highlight w:val="green"/>
        </w:rPr>
        <w:t>DSS+cranberry</w:t>
      </w:r>
      <w:proofErr w:type="spellEnd"/>
      <w:r w:rsidRPr="00E64AEE">
        <w:rPr>
          <w:rFonts w:ascii="Times New Roman" w:hAnsi="Times New Roman" w:cs="Times New Roman"/>
          <w:sz w:val="24"/>
          <w:highlight w:val="green"/>
        </w:rPr>
        <w:t xml:space="preserve"> treatments, the metabolomics profiles of fecal samples collected at week 2 and 6 of these 4 treatments were analyzed and the concentrations of short-chain fatty acids (SCFA), bile acids, and free amino acids were quantified. The results illustrated in a hierarchical clustering heatmap showed that DSS treatment dramatically altered the fecal metabolome while PEITC and cranberry feeding reversed some DSS-induced changes in fecal metabolites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A). For example, DSS decreased the concentrations of many amino acids (shown by glutamate, phenylalanine, and proline), but PEITC and cranberry cotreatments prevented these decreases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B-D). Furthermore, PEITC and cranberry cotreatments reversed the DSS-induced increases of secondary bile acids, mainly deoxycholic acid (DCA), lithocholic acid (LCA), and muricholic acid (MCA)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E-G). In contrast, PEITC and cranberry cotreatments had limited effects on the DSS-induced changes in SCFA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H-J). Overall, these data clearly indicated that PEITC and cranberry (rich in anthocyanins) are capable of modulating the metabolic responses to DSS treatment in the colorectal tract, potentially through their effects on the microbiome as shown in Fig. 1. In addition, the concentrations of fecal metabolites were compared between WT and Nrf2 KO mice. Interestingly, compared to WT, KO mice had lower levels of amino acids (shown by glutamate, phenylalanine, and proline) and SCFA, and higher levels of secondary bile acids (shown by DCA, LCA, and MCA) than WT mice (Fig. </w:t>
      </w:r>
      <w:r w:rsidRPr="008373DD">
        <w:rPr>
          <w:rFonts w:ascii="Times New Roman" w:hAnsi="Times New Roman" w:cs="Times New Roman"/>
          <w:sz w:val="24"/>
          <w:highlight w:val="green"/>
        </w:rPr>
        <w:t>9</w:t>
      </w:r>
      <w:r w:rsidRPr="00E64AEE">
        <w:rPr>
          <w:rFonts w:ascii="Times New Roman" w:hAnsi="Times New Roman" w:cs="Times New Roman"/>
          <w:sz w:val="24"/>
          <w:highlight w:val="green"/>
        </w:rPr>
        <w:t xml:space="preserve">A-I), which are similar to the metabolite profile of DSS-treated WT mice (Fig. </w:t>
      </w:r>
      <w:r w:rsidRPr="008373DD">
        <w:rPr>
          <w:rFonts w:ascii="Times New Roman" w:hAnsi="Times New Roman" w:cs="Times New Roman"/>
          <w:sz w:val="24"/>
          <w:highlight w:val="green"/>
        </w:rPr>
        <w:t>8</w:t>
      </w:r>
      <w:r w:rsidRPr="00E64AEE">
        <w:rPr>
          <w:rFonts w:ascii="Times New Roman" w:hAnsi="Times New Roman" w:cs="Times New Roman"/>
          <w:sz w:val="24"/>
          <w:highlight w:val="green"/>
        </w:rPr>
        <w:t xml:space="preserve">). </w:t>
      </w:r>
    </w:p>
    <w:p w14:paraId="2555A22A" w14:textId="77777777" w:rsidR="00E64AEE" w:rsidRPr="00E64AEE" w:rsidRDefault="00E64AEE" w:rsidP="00E64AEE">
      <w:pPr>
        <w:spacing w:line="360" w:lineRule="auto"/>
        <w:rPr>
          <w:rFonts w:ascii="Times New Roman" w:hAnsi="Times New Roman" w:cs="Times New Roman"/>
          <w:sz w:val="24"/>
          <w:highlight w:val="green"/>
        </w:rPr>
      </w:pPr>
    </w:p>
    <w:p w14:paraId="514B4955"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drawing>
          <wp:inline distT="0" distB="0" distL="0" distR="0" wp14:anchorId="2667038D" wp14:editId="58FFED58">
            <wp:extent cx="6675120" cy="22463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abolomics figure 1 copy.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75120" cy="2246376"/>
                    </a:xfrm>
                    <a:prstGeom prst="rect">
                      <a:avLst/>
                    </a:prstGeom>
                  </pic:spPr>
                </pic:pic>
              </a:graphicData>
            </a:graphic>
          </wp:inline>
        </w:drawing>
      </w:r>
    </w:p>
    <w:p w14:paraId="2E0EA2A1" w14:textId="77777777" w:rsidR="00E64AEE" w:rsidRPr="008373DD" w:rsidRDefault="00E64AEE" w:rsidP="00E64AEE">
      <w:pPr>
        <w:spacing w:line="360" w:lineRule="auto"/>
        <w:rPr>
          <w:rFonts w:ascii="Times New Roman" w:hAnsi="Times New Roman" w:cs="Times New Roman"/>
          <w:i/>
          <w:sz w:val="24"/>
          <w:highlight w:val="green"/>
          <w:u w:val="single"/>
        </w:rPr>
      </w:pPr>
    </w:p>
    <w:p w14:paraId="50491ECA" w14:textId="0281BB15" w:rsidR="00E64AEE" w:rsidRPr="008373DD"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i/>
          <w:sz w:val="24"/>
          <w:highlight w:val="green"/>
          <w:u w:val="single"/>
        </w:rPr>
        <w:lastRenderedPageBreak/>
        <w:t xml:space="preserve">Fig. </w:t>
      </w:r>
      <w:r w:rsidRPr="008373DD">
        <w:rPr>
          <w:rFonts w:ascii="Times New Roman" w:hAnsi="Times New Roman" w:cs="Times New Roman"/>
          <w:i/>
          <w:sz w:val="24"/>
          <w:highlight w:val="green"/>
          <w:u w:val="single"/>
        </w:rPr>
        <w:t>8</w:t>
      </w:r>
      <w:r w:rsidRPr="00E64AEE">
        <w:rPr>
          <w:rFonts w:ascii="Times New Roman" w:hAnsi="Times New Roman" w:cs="Times New Roman"/>
          <w:i/>
          <w:sz w:val="24"/>
          <w:highlight w:val="green"/>
          <w:u w:val="single"/>
        </w:rPr>
        <w:t>.</w:t>
      </w:r>
      <w:r w:rsidRPr="00E64AEE">
        <w:rPr>
          <w:rFonts w:ascii="Times New Roman" w:hAnsi="Times New Roman" w:cs="Times New Roman"/>
          <w:sz w:val="24"/>
          <w:highlight w:val="green"/>
        </w:rPr>
        <w:t xml:space="preserve"> Effects of DSS, PEITC and cranberry cotreatments on fecal metabolome of WT mice. Fecal samples collected at week 2 and 6 of 4 treatments, including control (CTL), DSS, DSS+PEITC (DSS+PIC), and </w:t>
      </w:r>
      <w:proofErr w:type="spellStart"/>
      <w:r w:rsidRPr="00E64AEE">
        <w:rPr>
          <w:rFonts w:ascii="Times New Roman" w:hAnsi="Times New Roman" w:cs="Times New Roman"/>
          <w:sz w:val="24"/>
          <w:highlight w:val="green"/>
        </w:rPr>
        <w:t>DSS+cranberry</w:t>
      </w:r>
      <w:proofErr w:type="spellEnd"/>
      <w:r w:rsidRPr="00E64AEE">
        <w:rPr>
          <w:rFonts w:ascii="Times New Roman" w:hAnsi="Times New Roman" w:cs="Times New Roman"/>
          <w:sz w:val="24"/>
          <w:highlight w:val="green"/>
        </w:rPr>
        <w:t xml:space="preserve"> (DSS+CRA), were analyzed by 4 LC-MS methods </w:t>
      </w:r>
      <w:r w:rsidRPr="00E64AEE">
        <w:rPr>
          <w:rFonts w:ascii="Times New Roman" w:hAnsi="Times New Roman" w:cs="Times New Roman"/>
          <w:sz w:val="24"/>
          <w:highlight w:val="green"/>
        </w:rPr>
        <w:fldChar w:fldCharType="begin"/>
      </w:r>
      <w:r w:rsidRPr="00E64AEE">
        <w:rPr>
          <w:rFonts w:ascii="Times New Roman" w:hAnsi="Times New Roman" w:cs="Times New Roman"/>
          <w:sz w:val="24"/>
          <w:highlight w:val="green"/>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E64AEE">
        <w:rPr>
          <w:rFonts w:ascii="Times New Roman" w:hAnsi="Times New Roman" w:cs="Times New Roman"/>
          <w:sz w:val="24"/>
          <w:highlight w:val="green"/>
        </w:rPr>
        <w:fldChar w:fldCharType="separate"/>
      </w:r>
      <w:r w:rsidRPr="00E64AEE">
        <w:rPr>
          <w:rFonts w:ascii="Times New Roman" w:hAnsi="Times New Roman" w:cs="Times New Roman"/>
          <w:sz w:val="24"/>
          <w:highlight w:val="green"/>
        </w:rPr>
        <w:t>(143)</w:t>
      </w:r>
      <w:r w:rsidRPr="00E64AEE">
        <w:rPr>
          <w:rFonts w:ascii="Times New Roman" w:hAnsi="Times New Roman" w:cs="Times New Roman"/>
          <w:sz w:val="24"/>
          <w:highlight w:val="green"/>
        </w:rPr>
        <w:fldChar w:fldCharType="end"/>
      </w:r>
      <w:r w:rsidRPr="00E64AEE">
        <w:rPr>
          <w:rFonts w:ascii="Times New Roman" w:hAnsi="Times New Roman" w:cs="Times New Roman"/>
          <w:sz w:val="24"/>
          <w:highlight w:val="green"/>
        </w:rPr>
        <w:t>.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45F2B7C5" w14:textId="0B80E1AE" w:rsidR="00E64AEE" w:rsidRPr="008373DD" w:rsidRDefault="00E64AEE" w:rsidP="00E64AEE">
      <w:pPr>
        <w:spacing w:line="360" w:lineRule="auto"/>
        <w:rPr>
          <w:rFonts w:ascii="Times New Roman" w:hAnsi="Times New Roman" w:cs="Times New Roman"/>
          <w:sz w:val="24"/>
          <w:highlight w:val="green"/>
        </w:rPr>
      </w:pPr>
    </w:p>
    <w:p w14:paraId="6A5E83E9" w14:textId="77777777" w:rsidR="00E64AEE" w:rsidRPr="00E64AEE" w:rsidRDefault="00E64AEE" w:rsidP="00E64AEE">
      <w:pPr>
        <w:spacing w:line="360" w:lineRule="auto"/>
        <w:rPr>
          <w:rFonts w:ascii="Times New Roman" w:hAnsi="Times New Roman" w:cs="Times New Roman"/>
          <w:sz w:val="24"/>
          <w:highlight w:val="green"/>
        </w:rPr>
      </w:pPr>
    </w:p>
    <w:p w14:paraId="202F0E37"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drawing>
          <wp:inline distT="0" distB="0" distL="0" distR="0" wp14:anchorId="6D4140DA" wp14:editId="7B61DD02">
            <wp:extent cx="6675120"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bolomics figure 2 copy.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75120" cy="1188720"/>
                    </a:xfrm>
                    <a:prstGeom prst="rect">
                      <a:avLst/>
                    </a:prstGeom>
                  </pic:spPr>
                </pic:pic>
              </a:graphicData>
            </a:graphic>
          </wp:inline>
        </w:drawing>
      </w:r>
    </w:p>
    <w:p w14:paraId="48411DDC" w14:textId="12B56274" w:rsidR="00E64AEE" w:rsidRPr="00E64AEE" w:rsidRDefault="00E64AEE" w:rsidP="00E64AEE">
      <w:pPr>
        <w:spacing w:line="360" w:lineRule="auto"/>
        <w:rPr>
          <w:rFonts w:ascii="Times New Roman" w:hAnsi="Times New Roman" w:cs="Times New Roman"/>
          <w:sz w:val="24"/>
        </w:rPr>
      </w:pPr>
      <w:r w:rsidRPr="00E64AEE">
        <w:rPr>
          <w:rFonts w:ascii="Times New Roman" w:hAnsi="Times New Roman" w:cs="Times New Roman"/>
          <w:i/>
          <w:sz w:val="24"/>
          <w:highlight w:val="green"/>
          <w:u w:val="single"/>
        </w:rPr>
        <w:t xml:space="preserve">Fig. </w:t>
      </w:r>
      <w:r w:rsidRPr="008373DD">
        <w:rPr>
          <w:rFonts w:ascii="Times New Roman" w:hAnsi="Times New Roman" w:cs="Times New Roman"/>
          <w:i/>
          <w:sz w:val="24"/>
          <w:highlight w:val="green"/>
          <w:u w:val="single"/>
        </w:rPr>
        <w:t>9</w:t>
      </w:r>
      <w:r w:rsidRPr="00E64AEE">
        <w:rPr>
          <w:rFonts w:ascii="Times New Roman" w:hAnsi="Times New Roman" w:cs="Times New Roman"/>
          <w:i/>
          <w:sz w:val="24"/>
          <w:highlight w:val="green"/>
          <w:u w:val="single"/>
        </w:rPr>
        <w:t>.</w:t>
      </w:r>
      <w:r w:rsidRPr="00E64AEE">
        <w:rPr>
          <w:rFonts w:ascii="Times New Roman" w:hAnsi="Times New Roman" w:cs="Times New Roman"/>
          <w:sz w:val="24"/>
          <w:highlight w:val="green"/>
        </w:rPr>
        <w:t xml:space="preserve"> Differences in fecal metabolite profile between WT and Nrf2-null (KO) mice. The concentrations of amino acids, bile acids, and SCFA were quantified in the fecal samples from untreated WT and KO mice </w:t>
      </w:r>
      <w:r w:rsidRPr="00E64AEE">
        <w:rPr>
          <w:rFonts w:ascii="Times New Roman" w:hAnsi="Times New Roman" w:cs="Times New Roman"/>
          <w:sz w:val="24"/>
          <w:highlight w:val="green"/>
        </w:rPr>
        <w:fldChar w:fldCharType="begin"/>
      </w:r>
      <w:r w:rsidRPr="00E64AEE">
        <w:rPr>
          <w:rFonts w:ascii="Times New Roman" w:hAnsi="Times New Roman" w:cs="Times New Roman"/>
          <w:sz w:val="24"/>
          <w:highlight w:val="green"/>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E64AEE">
        <w:rPr>
          <w:rFonts w:ascii="Times New Roman" w:hAnsi="Times New Roman" w:cs="Times New Roman"/>
          <w:sz w:val="24"/>
          <w:highlight w:val="green"/>
        </w:rPr>
        <w:fldChar w:fldCharType="separate"/>
      </w:r>
      <w:r w:rsidRPr="00E64AEE">
        <w:rPr>
          <w:rFonts w:ascii="Times New Roman" w:hAnsi="Times New Roman" w:cs="Times New Roman"/>
          <w:sz w:val="24"/>
          <w:highlight w:val="green"/>
        </w:rPr>
        <w:t>(143)</w:t>
      </w:r>
      <w:r w:rsidRPr="00E64AEE">
        <w:rPr>
          <w:rFonts w:ascii="Times New Roman" w:hAnsi="Times New Roman" w:cs="Times New Roman"/>
          <w:sz w:val="24"/>
          <w:highlight w:val="green"/>
        </w:rPr>
        <w:fldChar w:fldCharType="end"/>
      </w:r>
      <w:r w:rsidRPr="00E64AEE">
        <w:rPr>
          <w:rFonts w:ascii="Times New Roman" w:hAnsi="Times New Roman" w:cs="Times New Roman"/>
          <w:sz w:val="24"/>
          <w:highlight w:val="green"/>
        </w:rPr>
        <w:t>. (A-C) Concentrations of glutamate, phenylalanine, and proline. (D-F) Concentrations of major bile acids. (G-I) Concentrations of major SCFA.</w:t>
      </w:r>
    </w:p>
    <w:p w14:paraId="05235E83" w14:textId="77777777" w:rsidR="00E64AEE" w:rsidRPr="00E64AEE" w:rsidRDefault="00E64AEE" w:rsidP="00E64AEE">
      <w:pPr>
        <w:spacing w:line="360" w:lineRule="auto"/>
        <w:rPr>
          <w:rFonts w:ascii="Times New Roman" w:hAnsi="Times New Roman" w:cs="Times New Roman"/>
          <w:sz w:val="24"/>
        </w:rPr>
      </w:pPr>
    </w:p>
    <w:p w14:paraId="38ED760C" w14:textId="77777777" w:rsidR="00E64AEE" w:rsidRPr="00E64AEE" w:rsidRDefault="00E64AEE" w:rsidP="00E64AEE">
      <w:pPr>
        <w:spacing w:line="360" w:lineRule="auto"/>
        <w:rPr>
          <w:rFonts w:ascii="Times New Roman" w:hAnsi="Times New Roman" w:cs="Times New Roman"/>
          <w:sz w:val="24"/>
        </w:rPr>
      </w:pPr>
    </w:p>
    <w:p w14:paraId="08D67584" w14:textId="77777777" w:rsidR="00E64AEE" w:rsidRPr="00E64AEE" w:rsidRDefault="00E64AEE" w:rsidP="00E64AEE">
      <w:pPr>
        <w:spacing w:line="360" w:lineRule="auto"/>
        <w:rPr>
          <w:rFonts w:ascii="Times New Roman" w:hAnsi="Times New Roman" w:cs="Times New Roman"/>
          <w:sz w:val="24"/>
        </w:rPr>
      </w:pPr>
    </w:p>
    <w:p w14:paraId="39442B66" w14:textId="77777777" w:rsidR="009E295E" w:rsidRPr="007F3B3D" w:rsidRDefault="009E295E" w:rsidP="006B5DF1">
      <w:pPr>
        <w:spacing w:line="360" w:lineRule="auto"/>
        <w:rPr>
          <w:rFonts w:ascii="Times New Roman" w:hAnsi="Times New Roman" w:cs="Times New Roman"/>
          <w:sz w:val="24"/>
        </w:rPr>
      </w:pPr>
    </w:p>
    <w:p w14:paraId="1FA9F937" w14:textId="1D3EDF7F" w:rsidR="00E65298"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4. </w:t>
      </w:r>
      <w:r w:rsidR="00117F3B" w:rsidRPr="007F3B3D">
        <w:rPr>
          <w:rFonts w:ascii="Times New Roman" w:hAnsi="Times New Roman" w:cs="Times New Roman"/>
          <w:b/>
          <w:sz w:val="24"/>
        </w:rPr>
        <w:t>Discussion</w:t>
      </w:r>
    </w:p>
    <w:p w14:paraId="57020E79" w14:textId="21AA47A7" w:rsidR="00F50CBB" w:rsidRPr="0064193F" w:rsidRDefault="003A7CE9" w:rsidP="006B5DF1">
      <w:pPr>
        <w:spacing w:line="360" w:lineRule="auto"/>
        <w:rPr>
          <w:rFonts w:ascii="Times New Roman" w:hAnsi="Times New Roman" w:cs="Times New Roman"/>
          <w:iCs/>
          <w:sz w:val="24"/>
        </w:rPr>
      </w:pPr>
      <w:r>
        <w:rPr>
          <w:rFonts w:ascii="Times New Roman" w:hAnsi="Times New Roman" w:cs="Times New Roman"/>
          <w:sz w:val="24"/>
        </w:rPr>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Maslowski &amp; Mackay, 2011; Ramakrishna, 2013; Rowland et al., 2018)</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Geirnaert et al., 2017)</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LeBlanc et al., 2013)</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w:t>
      </w:r>
      <w:r w:rsidR="00DA5921" w:rsidRPr="007F3B3D">
        <w:rPr>
          <w:rFonts w:ascii="Times New Roman" w:hAnsi="Times New Roman" w:cs="Times New Roman"/>
          <w:sz w:val="24"/>
        </w:rPr>
        <w:lastRenderedPageBreak/>
        <w:t xml:space="preserve">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r w:rsidR="00F44214" w:rsidRPr="007F3B3D">
        <w:rPr>
          <w:rFonts w:ascii="Times New Roman" w:hAnsi="Times New Roman" w:cs="Times New Roman"/>
          <w:i/>
          <w:sz w:val="24"/>
        </w:rPr>
        <w:t>Firmicutes</w:t>
      </w:r>
      <w:r w:rsidR="00F44214" w:rsidRPr="007F3B3D">
        <w:rPr>
          <w:rFonts w:ascii="Times New Roman" w:hAnsi="Times New Roman" w:cs="Times New Roman"/>
          <w:sz w:val="24"/>
        </w:rPr>
        <w:t xml:space="preserve">, </w:t>
      </w:r>
      <w:proofErr w:type="spellStart"/>
      <w:r w:rsidR="00F44214" w:rsidRPr="007F3B3D">
        <w:rPr>
          <w:rFonts w:ascii="Times New Roman" w:hAnsi="Times New Roman" w:cs="Times New Roman"/>
          <w:i/>
          <w:sz w:val="24"/>
        </w:rPr>
        <w:t>Bacterodidetes</w:t>
      </w:r>
      <w:proofErr w:type="spellEnd"/>
      <w:r w:rsidR="00F44214" w:rsidRPr="007F3B3D">
        <w:rPr>
          <w:rFonts w:ascii="Times New Roman" w:hAnsi="Times New Roman" w:cs="Times New Roman"/>
          <w:sz w:val="24"/>
        </w:rPr>
        <w:t xml:space="preserve"> and </w:t>
      </w:r>
      <w:r w:rsidR="00F44214" w:rsidRPr="007F3B3D">
        <w:rPr>
          <w:rFonts w:ascii="Times New Roman" w:hAnsi="Times New Roman" w:cs="Times New Roman"/>
          <w:i/>
          <w:sz w:val="24"/>
        </w:rPr>
        <w:t>Proteobacteria</w:t>
      </w:r>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r w:rsidR="00F50CBB" w:rsidRPr="007F3B3D">
        <w:rPr>
          <w:rFonts w:ascii="Times New Roman" w:hAnsi="Times New Roman" w:cs="Times New Roman"/>
          <w:i/>
          <w:iCs/>
          <w:sz w:val="24"/>
        </w:rPr>
        <w:t xml:space="preserve">Firmicutes </w:t>
      </w:r>
      <w:proofErr w:type="spellStart"/>
      <w:r w:rsidR="00F50CBB" w:rsidRPr="007F3B3D">
        <w:rPr>
          <w:rFonts w:ascii="Times New Roman" w:hAnsi="Times New Roman" w:cs="Times New Roman"/>
          <w:i/>
          <w:iCs/>
          <w:sz w:val="24"/>
        </w:rPr>
        <w:t>Ruminococcus</w:t>
      </w:r>
      <w:proofErr w:type="spellEnd"/>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B5DF1">
      <w:pPr>
        <w:spacing w:line="360" w:lineRule="auto"/>
        <w:rPr>
          <w:rFonts w:ascii="Times New Roman" w:hAnsi="Times New Roman" w:cs="Times New Roman"/>
          <w:sz w:val="24"/>
        </w:rPr>
      </w:pPr>
    </w:p>
    <w:p w14:paraId="236AF350" w14:textId="68615E18" w:rsidR="0007684F" w:rsidRDefault="00FB764B" w:rsidP="006B5DF1">
      <w:pPr>
        <w:spacing w:line="360" w:lineRule="auto"/>
        <w:rPr>
          <w:rFonts w:ascii="Times New Roman" w:hAnsi="Times New Roman" w:cs="Times New Roman"/>
          <w:iCs/>
          <w:sz w:val="24"/>
        </w:rPr>
      </w:pPr>
      <w:proofErr w:type="spellStart"/>
      <w:r w:rsidRPr="007F3B3D">
        <w:rPr>
          <w:rFonts w:ascii="Times New Roman" w:hAnsi="Times New Roman" w:cs="Times New Roman"/>
          <w:i/>
          <w:sz w:val="24"/>
        </w:rPr>
        <w:t>Ruminococcus</w:t>
      </w:r>
      <w:proofErr w:type="spellEnd"/>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proofErr w:type="spellStart"/>
      <w:r w:rsidR="00A31A35" w:rsidRPr="007F3B3D">
        <w:rPr>
          <w:rFonts w:ascii="Times New Roman" w:hAnsi="Times New Roman" w:cs="Times New Roman"/>
          <w:i/>
          <w:sz w:val="24"/>
        </w:rPr>
        <w:t>Ruminococcus</w:t>
      </w:r>
      <w:proofErr w:type="spellEnd"/>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proofErr w:type="spellStart"/>
      <w:r w:rsidR="00AE6775" w:rsidRPr="007F3B3D">
        <w:rPr>
          <w:rFonts w:ascii="Times New Roman" w:hAnsi="Times New Roman" w:cs="Times New Roman"/>
          <w:i/>
          <w:sz w:val="24"/>
        </w:rPr>
        <w:t>Ruminococcaceae</w:t>
      </w:r>
      <w:proofErr w:type="spellEnd"/>
      <w:r w:rsidR="00AE6775" w:rsidRPr="007F3B3D">
        <w:rPr>
          <w:rFonts w:ascii="Times New Roman" w:hAnsi="Times New Roman" w:cs="Times New Roman"/>
          <w:sz w:val="24"/>
        </w:rPr>
        <w:t xml:space="preserve"> and </w:t>
      </w:r>
      <w:proofErr w:type="spellStart"/>
      <w:r w:rsidR="00AE6775" w:rsidRPr="007F3B3D">
        <w:rPr>
          <w:rFonts w:ascii="Times New Roman" w:hAnsi="Times New Roman" w:cs="Times New Roman"/>
          <w:i/>
          <w:sz w:val="24"/>
        </w:rPr>
        <w:t>Lachnospiraceae</w:t>
      </w:r>
      <w:proofErr w:type="spellEnd"/>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proofErr w:type="spellStart"/>
      <w:r w:rsidR="00073E44" w:rsidRPr="007F3B3D">
        <w:rPr>
          <w:rFonts w:ascii="Times New Roman" w:hAnsi="Times New Roman" w:cs="Times New Roman"/>
          <w:i/>
          <w:sz w:val="24"/>
        </w:rPr>
        <w:t>Ruminococcus</w:t>
      </w:r>
      <w:proofErr w:type="spellEnd"/>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44" w:name="_Hlk34314682"/>
      <w:proofErr w:type="spellStart"/>
      <w:r w:rsidR="005913B6" w:rsidRPr="007F3B3D">
        <w:rPr>
          <w:rFonts w:ascii="Times New Roman" w:hAnsi="Times New Roman" w:cs="Times New Roman"/>
          <w:i/>
          <w:sz w:val="24"/>
        </w:rPr>
        <w:t>Ruminococcus</w:t>
      </w:r>
      <w:proofErr w:type="spellEnd"/>
      <w:r w:rsidR="005913B6" w:rsidRPr="007F3B3D">
        <w:rPr>
          <w:rFonts w:ascii="Times New Roman" w:hAnsi="Times New Roman" w:cs="Times New Roman"/>
          <w:i/>
          <w:sz w:val="24"/>
        </w:rPr>
        <w:t xml:space="preserve">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44"/>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proofErr w:type="spellStart"/>
      <w:r w:rsidR="00E435E5" w:rsidRPr="007F3B3D">
        <w:rPr>
          <w:rFonts w:ascii="Times New Roman" w:hAnsi="Times New Roman" w:cs="Times New Roman"/>
          <w:i/>
          <w:sz w:val="24"/>
        </w:rPr>
        <w:t>Ruminococcus</w:t>
      </w:r>
      <w:proofErr w:type="spellEnd"/>
      <w:r w:rsidR="00E435E5" w:rsidRPr="007F3B3D">
        <w:rPr>
          <w:rFonts w:ascii="Times New Roman" w:hAnsi="Times New Roman" w:cs="Times New Roman"/>
          <w:i/>
          <w:sz w:val="24"/>
        </w:rPr>
        <w:t xml:space="preserve">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proofErr w:type="spellStart"/>
      <w:r w:rsidR="00DB3E2D" w:rsidRPr="007F3B3D">
        <w:rPr>
          <w:rFonts w:ascii="Times New Roman" w:hAnsi="Times New Roman" w:cs="Times New Roman"/>
          <w:i/>
          <w:sz w:val="24"/>
        </w:rPr>
        <w:t>Ruminococcus</w:t>
      </w:r>
      <w:proofErr w:type="spellEnd"/>
      <w:r w:rsidR="00DB3E2D" w:rsidRPr="007F3B3D">
        <w:rPr>
          <w:rFonts w:ascii="Times New Roman" w:hAnsi="Times New Roman" w:cs="Times New Roman"/>
          <w:i/>
          <w:sz w:val="24"/>
        </w:rPr>
        <w:t xml:space="preserve">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proofErr w:type="spellStart"/>
      <w:r w:rsidR="00924688" w:rsidRPr="007F3B3D">
        <w:rPr>
          <w:rFonts w:ascii="Times New Roman" w:hAnsi="Times New Roman" w:cs="Times New Roman"/>
          <w:i/>
          <w:sz w:val="24"/>
        </w:rPr>
        <w:t>Ruminococcus</w:t>
      </w:r>
      <w:proofErr w:type="spellEnd"/>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proofErr w:type="spellStart"/>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proofErr w:type="spellEnd"/>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proofErr w:type="spellStart"/>
      <w:r w:rsidR="00301A0C" w:rsidRPr="007F3B3D">
        <w:rPr>
          <w:rFonts w:ascii="Times New Roman" w:hAnsi="Times New Roman" w:cs="Times New Roman"/>
          <w:i/>
          <w:iCs/>
          <w:sz w:val="24"/>
        </w:rPr>
        <w:t>Firmcutes</w:t>
      </w:r>
      <w:proofErr w:type="spellEnd"/>
      <w:r w:rsidR="00301A0C" w:rsidRPr="007F3B3D">
        <w:rPr>
          <w:rFonts w:ascii="Times New Roman" w:hAnsi="Times New Roman" w:cs="Times New Roman"/>
          <w:iCs/>
          <w:sz w:val="24"/>
        </w:rPr>
        <w:t xml:space="preserve"> specie was </w:t>
      </w:r>
      <w:proofErr w:type="spellStart"/>
      <w:r w:rsidR="00301A0C" w:rsidRPr="007F3B3D">
        <w:rPr>
          <w:rFonts w:ascii="Times New Roman" w:hAnsi="Times New Roman" w:cs="Times New Roman"/>
          <w:iCs/>
          <w:sz w:val="24"/>
        </w:rPr>
        <w:t>also</w:t>
      </w:r>
      <w:del w:id="45" w:author="Renyi Wu" w:date="2021-03-27T14:14:00Z">
        <w:r w:rsidR="00301A0C" w:rsidRPr="007F3B3D" w:rsidDel="00D81123">
          <w:rPr>
            <w:rFonts w:ascii="Times New Roman" w:hAnsi="Times New Roman" w:cs="Times New Roman"/>
            <w:iCs/>
            <w:sz w:val="24"/>
          </w:rPr>
          <w:delText xml:space="preserve"> </w:delText>
        </w:r>
      </w:del>
      <w:r w:rsidR="00E435E5">
        <w:rPr>
          <w:rFonts w:ascii="Times New Roman" w:hAnsi="Times New Roman" w:cs="Times New Roman"/>
          <w:iCs/>
          <w:sz w:val="24"/>
        </w:rPr>
        <w:t>been</w:t>
      </w:r>
      <w:proofErr w:type="spellEnd"/>
      <w:r w:rsidR="00E435E5">
        <w:rPr>
          <w:rFonts w:ascii="Times New Roman" w:hAnsi="Times New Roman" w:cs="Times New Roman"/>
          <w:iCs/>
          <w:sz w:val="24"/>
        </w:rPr>
        <w:t xml:space="preserve">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t xml:space="preserve">purified </w:t>
      </w:r>
      <w:proofErr w:type="spellStart"/>
      <w:r w:rsidR="009D7EBD" w:rsidRPr="007F3B3D">
        <w:rPr>
          <w:rFonts w:ascii="Times New Roman" w:hAnsi="Times New Roman" w:cs="Times New Roman"/>
          <w:i/>
          <w:iCs/>
          <w:sz w:val="24"/>
        </w:rPr>
        <w:t>Ruminococcus</w:t>
      </w:r>
      <w:proofErr w:type="spellEnd"/>
      <w:r w:rsidR="009D7EBD" w:rsidRPr="007F3B3D">
        <w:rPr>
          <w:rFonts w:ascii="Times New Roman" w:hAnsi="Times New Roman" w:cs="Times New Roman"/>
          <w:i/>
          <w:iCs/>
          <w:sz w:val="24"/>
        </w:rPr>
        <w:t xml:space="preserve"> </w:t>
      </w:r>
      <w:proofErr w:type="spellStart"/>
      <w:r w:rsidR="009D7EBD" w:rsidRPr="007F3B3D">
        <w:rPr>
          <w:rFonts w:ascii="Times New Roman" w:hAnsi="Times New Roman" w:cs="Times New Roman"/>
          <w:i/>
          <w:iCs/>
          <w:sz w:val="24"/>
        </w:rPr>
        <w:t>Gnavus</w:t>
      </w:r>
      <w:proofErr w:type="spellEnd"/>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proofErr w:type="spellStart"/>
      <w:r w:rsidR="007673DA" w:rsidRPr="00B706EB">
        <w:rPr>
          <w:rFonts w:ascii="Times New Roman" w:hAnsi="Times New Roman" w:cs="Times New Roman"/>
          <w:i/>
          <w:iCs/>
          <w:sz w:val="24"/>
        </w:rPr>
        <w:t>Firmcutes</w:t>
      </w:r>
      <w:proofErr w:type="spellEnd"/>
      <w:r w:rsidR="007673DA" w:rsidRPr="00B706EB">
        <w:rPr>
          <w:rFonts w:ascii="Times New Roman" w:hAnsi="Times New Roman" w:cs="Times New Roman"/>
          <w:iCs/>
          <w:sz w:val="24"/>
        </w:rPr>
        <w:t xml:space="preserve"> </w:t>
      </w:r>
      <w:proofErr w:type="spellStart"/>
      <w:r w:rsidR="007673DA" w:rsidRPr="00B706EB">
        <w:rPr>
          <w:rFonts w:ascii="Times New Roman" w:hAnsi="Times New Roman" w:cs="Times New Roman"/>
          <w:i/>
          <w:iCs/>
          <w:sz w:val="24"/>
        </w:rPr>
        <w:t>Ruminoccus</w:t>
      </w:r>
      <w:proofErr w:type="spellEnd"/>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we 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proofErr w:type="spellStart"/>
      <w:r w:rsidR="003A2E7C" w:rsidRPr="007F3B3D">
        <w:rPr>
          <w:rFonts w:ascii="Times New Roman" w:hAnsi="Times New Roman" w:cs="Times New Roman"/>
          <w:i/>
          <w:iCs/>
          <w:sz w:val="24"/>
        </w:rPr>
        <w:t>Firmucutes</w:t>
      </w:r>
      <w:proofErr w:type="spellEnd"/>
      <w:r w:rsidR="003A2E7C" w:rsidRPr="007F3B3D">
        <w:rPr>
          <w:rFonts w:ascii="Times New Roman" w:hAnsi="Times New Roman" w:cs="Times New Roman"/>
          <w:i/>
          <w:iCs/>
          <w:sz w:val="24"/>
        </w:rPr>
        <w:t xml:space="preserve"> </w:t>
      </w:r>
      <w:proofErr w:type="spellStart"/>
      <w:r w:rsidR="003A2E7C"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w:t>
      </w:r>
      <w:r w:rsidR="0007684F">
        <w:rPr>
          <w:rFonts w:ascii="Times New Roman" w:hAnsi="Times New Roman" w:cs="Times New Roman"/>
          <w:iCs/>
          <w:sz w:val="24"/>
        </w:rPr>
        <w:lastRenderedPageBreak/>
        <w:t xml:space="preserve">suggesting Nrf2 KO accelerates the increase of </w:t>
      </w:r>
      <w:proofErr w:type="spellStart"/>
      <w:r w:rsidR="0007684F" w:rsidRPr="007F3B3D">
        <w:rPr>
          <w:rFonts w:ascii="Times New Roman" w:hAnsi="Times New Roman" w:cs="Times New Roman"/>
          <w:i/>
          <w:iCs/>
          <w:sz w:val="24"/>
        </w:rPr>
        <w:t>Firmucutes</w:t>
      </w:r>
      <w:proofErr w:type="spellEnd"/>
      <w:r w:rsidR="0007684F" w:rsidRPr="007F3B3D">
        <w:rPr>
          <w:rFonts w:ascii="Times New Roman" w:hAnsi="Times New Roman" w:cs="Times New Roman"/>
          <w:i/>
          <w:iCs/>
          <w:sz w:val="24"/>
        </w:rPr>
        <w:t xml:space="preserve"> </w:t>
      </w:r>
      <w:proofErr w:type="spellStart"/>
      <w:r w:rsidR="0007684F" w:rsidRPr="007F3B3D">
        <w:rPr>
          <w:rFonts w:ascii="Times New Roman" w:hAnsi="Times New Roman" w:cs="Times New Roman"/>
          <w:i/>
          <w:iCs/>
          <w:sz w:val="24"/>
        </w:rPr>
        <w:t>Ruminoccus</w:t>
      </w:r>
      <w:proofErr w:type="spellEnd"/>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proofErr w:type="spellStart"/>
      <w:r w:rsidR="0018754D" w:rsidRPr="007F3B3D">
        <w:rPr>
          <w:rFonts w:ascii="Times New Roman" w:hAnsi="Times New Roman" w:cs="Times New Roman"/>
          <w:i/>
          <w:iCs/>
          <w:sz w:val="24"/>
        </w:rPr>
        <w:t>Firmucutes</w:t>
      </w:r>
      <w:proofErr w:type="spellEnd"/>
      <w:r w:rsidR="0018754D" w:rsidRPr="007F3B3D">
        <w:rPr>
          <w:rFonts w:ascii="Times New Roman" w:hAnsi="Times New Roman" w:cs="Times New Roman"/>
          <w:i/>
          <w:iCs/>
          <w:sz w:val="24"/>
        </w:rPr>
        <w:t xml:space="preserve"> </w:t>
      </w:r>
      <w:proofErr w:type="spellStart"/>
      <w:r w:rsidR="0018754D"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B5DF1">
      <w:pPr>
        <w:spacing w:line="360" w:lineRule="auto"/>
        <w:rPr>
          <w:rFonts w:ascii="Times New Roman" w:hAnsi="Times New Roman" w:cs="Times New Roman"/>
          <w:iCs/>
          <w:sz w:val="24"/>
        </w:rPr>
      </w:pPr>
    </w:p>
    <w:p w14:paraId="39F214DE" w14:textId="1B8869E8" w:rsidR="00AE6093" w:rsidRPr="00B706EB" w:rsidRDefault="00AE6093" w:rsidP="006B5DF1">
      <w:pPr>
        <w:spacing w:line="36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proofErr w:type="spellStart"/>
      <w:r w:rsidRPr="00B706EB">
        <w:rPr>
          <w:rFonts w:ascii="Times New Roman" w:hAnsi="Times New Roman" w:cs="Times New Roman"/>
          <w:i/>
          <w:iCs/>
          <w:sz w:val="24"/>
        </w:rPr>
        <w:t>Ruminoccus</w:t>
      </w:r>
      <w:proofErr w:type="spellEnd"/>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r w:rsidR="00375E6A" w:rsidRPr="00B706EB">
        <w:rPr>
          <w:rFonts w:ascii="Times New Roman" w:hAnsi="Times New Roman" w:cs="Times New Roman"/>
          <w:i/>
          <w:iCs/>
          <w:sz w:val="24"/>
        </w:rPr>
        <w:t xml:space="preserve">Bacteroidetes </w:t>
      </w:r>
      <w:proofErr w:type="spellStart"/>
      <w:proofErr w:type="gramStart"/>
      <w:r w:rsidR="00375E6A" w:rsidRPr="00B706EB">
        <w:rPr>
          <w:rFonts w:ascii="Times New Roman" w:hAnsi="Times New Roman" w:cs="Times New Roman"/>
          <w:i/>
          <w:iCs/>
          <w:sz w:val="24"/>
        </w:rPr>
        <w:t>Rikenella</w:t>
      </w:r>
      <w:proofErr w:type="spellEnd"/>
      <w:proofErr w:type="gramEnd"/>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diseases</w:t>
      </w:r>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3C2AB02E" w14:textId="3178CA2C" w:rsidR="00594BF5" w:rsidRDefault="00594BF5" w:rsidP="006B5DF1">
      <w:pPr>
        <w:spacing w:line="360" w:lineRule="auto"/>
        <w:rPr>
          <w:rFonts w:ascii="Times New Roman" w:hAnsi="Times New Roman" w:cs="Times New Roman"/>
          <w:iCs/>
          <w:sz w:val="24"/>
        </w:rPr>
      </w:pPr>
    </w:p>
    <w:p w14:paraId="01F0C0F2" w14:textId="454E0CF9" w:rsidR="0021490D" w:rsidRPr="0021490D" w:rsidRDefault="0021490D" w:rsidP="006B5DF1">
      <w:pPr>
        <w:spacing w:line="360" w:lineRule="auto"/>
        <w:rPr>
          <w:rFonts w:ascii="Times New Roman" w:hAnsi="Times New Roman" w:cs="Times New Roman"/>
          <w:b/>
          <w:bCs/>
          <w:iCs/>
          <w:color w:val="FF0000"/>
          <w:sz w:val="24"/>
          <w:u w:val="single"/>
        </w:rPr>
      </w:pPr>
      <w:r w:rsidRPr="0021490D">
        <w:rPr>
          <w:rFonts w:ascii="Times New Roman" w:hAnsi="Times New Roman" w:cs="Times New Roman"/>
          <w:b/>
          <w:bCs/>
          <w:iCs/>
          <w:color w:val="FF0000"/>
          <w:sz w:val="24"/>
          <w:u w:val="single"/>
        </w:rPr>
        <w:t>Add discussion on Chi Chen metabolome…</w:t>
      </w:r>
    </w:p>
    <w:p w14:paraId="5E547BBB" w14:textId="6A1B9584" w:rsidR="0021490D" w:rsidRDefault="0021490D" w:rsidP="006B5DF1">
      <w:pPr>
        <w:spacing w:line="360" w:lineRule="auto"/>
        <w:rPr>
          <w:rFonts w:ascii="Times New Roman" w:hAnsi="Times New Roman" w:cs="Times New Roman"/>
          <w:iCs/>
          <w:sz w:val="24"/>
        </w:rPr>
      </w:pPr>
    </w:p>
    <w:p w14:paraId="3F43C7F6" w14:textId="77777777" w:rsidR="0021490D" w:rsidRPr="007F3B3D" w:rsidRDefault="0021490D" w:rsidP="006B5DF1">
      <w:pPr>
        <w:spacing w:line="360" w:lineRule="auto"/>
        <w:rPr>
          <w:rFonts w:ascii="Times New Roman" w:hAnsi="Times New Roman" w:cs="Times New Roman"/>
          <w:iCs/>
          <w:sz w:val="24"/>
        </w:rPr>
      </w:pPr>
    </w:p>
    <w:p w14:paraId="28898DF4" w14:textId="26FFE23B" w:rsidR="00B00DE3" w:rsidRPr="007F3B3D" w:rsidRDefault="00076E6A" w:rsidP="006B5DF1">
      <w:pPr>
        <w:spacing w:line="36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bacterial profiles changes by increasing and decreasing certain bacterial species. However, the 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334E86" w:rsidRPr="007F3B3D">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ildebrand et al., 2013)</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 </w:instrText>
      </w:r>
      <w:r w:rsidR="00663FFA">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DATA </w:instrText>
      </w:r>
      <w:r w:rsidR="00663FFA">
        <w:rPr>
          <w:rFonts w:ascii="Times New Roman" w:hAnsi="Times New Roman" w:cs="Times New Roman"/>
          <w:iCs/>
          <w:sz w:val="24"/>
        </w:rPr>
      </w:r>
      <w:r w:rsidR="00663FFA">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663FFA">
        <w:rPr>
          <w:rFonts w:ascii="Times New Roman" w:hAnsi="Times New Roman" w:cs="Times New Roman"/>
          <w:iCs/>
          <w:noProof/>
          <w:sz w:val="24"/>
        </w:rPr>
        <w:t>(Roopchand et al., 2015; Turnbaugh et al., 2009; L. Zhang et al., 2018)</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proofErr w:type="gramStart"/>
      <w:r w:rsidR="00A9318A" w:rsidRPr="007F3B3D">
        <w:rPr>
          <w:rFonts w:ascii="Times New Roman" w:hAnsi="Times New Roman" w:cs="Times New Roman"/>
          <w:iCs/>
          <w:sz w:val="24"/>
        </w:rPr>
        <w:t>observe significantly</w:t>
      </w:r>
      <w:proofErr w:type="gramEnd"/>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w:t>
      </w:r>
      <w:r w:rsidR="009B56CC" w:rsidRPr="007F3B3D">
        <w:rPr>
          <w:rFonts w:ascii="Times New Roman" w:hAnsi="Times New Roman" w:cs="Times New Roman"/>
          <w:iCs/>
          <w:sz w:val="24"/>
        </w:rPr>
        <w:lastRenderedPageBreak/>
        <w:t>microbiome stabilization phase. These findings provide evidence to improve future microbiome 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undberg, Toft, August, Hansen, &amp; Hansen, 2016)</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57DDB37F" w14:textId="77777777" w:rsidR="004A1A38" w:rsidRPr="007F3B3D" w:rsidRDefault="004A1A38" w:rsidP="006B5DF1">
      <w:pPr>
        <w:spacing w:line="360" w:lineRule="auto"/>
        <w:rPr>
          <w:rFonts w:ascii="Times New Roman" w:hAnsi="Times New Roman" w:cs="Times New Roman"/>
          <w:iCs/>
          <w:sz w:val="24"/>
        </w:rPr>
      </w:pPr>
    </w:p>
    <w:p w14:paraId="392BEBBC" w14:textId="77777777" w:rsidR="00E65298" w:rsidRPr="007F3B3D" w:rsidRDefault="00E65298" w:rsidP="006B5DF1">
      <w:pPr>
        <w:spacing w:line="360" w:lineRule="auto"/>
        <w:rPr>
          <w:rFonts w:ascii="Times New Roman" w:hAnsi="Times New Roman" w:cs="Times New Roman"/>
          <w:b/>
          <w:sz w:val="24"/>
        </w:rPr>
      </w:pPr>
      <w:r w:rsidRPr="007F3B3D">
        <w:rPr>
          <w:rFonts w:ascii="Times New Roman" w:hAnsi="Times New Roman" w:cs="Times New Roman"/>
          <w:b/>
          <w:sz w:val="24"/>
        </w:rPr>
        <w:t>Acknowledgements</w:t>
      </w:r>
    </w:p>
    <w:p w14:paraId="7ECEDECA" w14:textId="1C43777D" w:rsidR="00B56B8A" w:rsidRPr="00B56B8A" w:rsidRDefault="003E37DB" w:rsidP="002B3CAB">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w:t>
      </w:r>
      <w:proofErr w:type="spellStart"/>
      <w:r w:rsidR="0007608E" w:rsidRPr="007F3B3D">
        <w:rPr>
          <w:rFonts w:ascii="Times New Roman" w:hAnsi="Times New Roman" w:cs="Times New Roman"/>
          <w:sz w:val="24"/>
        </w:rPr>
        <w:t>Dibyendu</w:t>
      </w:r>
      <w:proofErr w:type="spellEnd"/>
      <w:r w:rsidR="0007608E" w:rsidRPr="007F3B3D">
        <w:rPr>
          <w:rFonts w:ascii="Times New Roman" w:hAnsi="Times New Roman" w:cs="Times New Roman"/>
          <w:sz w:val="24"/>
        </w:rPr>
        <w:t xml:space="preserve">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2B3CAB">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07608E">
      <w:pPr>
        <w:spacing w:line="360" w:lineRule="auto"/>
        <w:rPr>
          <w:rFonts w:ascii="Times New Roman" w:hAnsi="Times New Roman" w:cs="Times New Roman"/>
          <w:b/>
          <w:sz w:val="24"/>
        </w:rPr>
      </w:pPr>
    </w:p>
    <w:p w14:paraId="4F1457D3" w14:textId="77777777" w:rsidR="0007608E" w:rsidRPr="007F3B3D" w:rsidRDefault="0007608E" w:rsidP="0007608E">
      <w:pPr>
        <w:spacing w:line="360" w:lineRule="auto"/>
        <w:rPr>
          <w:rFonts w:ascii="Times New Roman" w:hAnsi="Times New Roman" w:cs="Times New Roman"/>
          <w:b/>
          <w:sz w:val="24"/>
        </w:rPr>
      </w:pPr>
      <w:r w:rsidRPr="007F3B3D">
        <w:rPr>
          <w:rFonts w:ascii="Times New Roman" w:hAnsi="Times New Roman" w:cs="Times New Roman"/>
          <w:b/>
          <w:sz w:val="24"/>
        </w:rPr>
        <w:t>Conflict of Interest States</w:t>
      </w:r>
    </w:p>
    <w:p w14:paraId="488B63CC" w14:textId="77777777" w:rsidR="007F3B3D" w:rsidRDefault="0007608E" w:rsidP="00301A0C">
      <w:pPr>
        <w:spacing w:line="36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7F3B3D">
      <w:pPr>
        <w:spacing w:line="360" w:lineRule="auto"/>
        <w:rPr>
          <w:rFonts w:ascii="Times New Roman" w:hAnsi="Times New Roman" w:cs="Times New Roman"/>
          <w:b/>
          <w:sz w:val="24"/>
        </w:rPr>
      </w:pPr>
    </w:p>
    <w:p w14:paraId="7038DE96" w14:textId="77777777" w:rsidR="007F3B3D" w:rsidRPr="007F3B3D" w:rsidRDefault="007F3B3D" w:rsidP="007F3B3D">
      <w:pPr>
        <w:spacing w:line="360" w:lineRule="auto"/>
        <w:rPr>
          <w:rFonts w:ascii="Times New Roman" w:hAnsi="Times New Roman" w:cs="Times New Roman"/>
          <w:b/>
          <w:sz w:val="24"/>
        </w:rPr>
      </w:pPr>
      <w:r w:rsidRPr="007F3B3D">
        <w:rPr>
          <w:rFonts w:ascii="Times New Roman" w:hAnsi="Times New Roman" w:cs="Times New Roman"/>
          <w:b/>
          <w:sz w:val="24"/>
        </w:rPr>
        <w:t>Data availability statement</w:t>
      </w:r>
    </w:p>
    <w:p w14:paraId="4791AD2E" w14:textId="78B0CDE6" w:rsidR="006C4C9C" w:rsidRPr="007F3B3D" w:rsidRDefault="007F3B3D" w:rsidP="007F3B3D">
      <w:pPr>
        <w:spacing w:line="36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ins w:id="46" w:author="Renyi Wu" w:date="2021-03-27T15:34:00Z">
        <w:r w:rsidR="00665291">
          <w:rPr>
            <w:rFonts w:ascii="Times New Roman" w:hAnsi="Times New Roman" w:cs="Times New Roman"/>
            <w:sz w:val="24"/>
          </w:rPr>
          <w:t xml:space="preserve"> [ NIH mandates data sharing by depositing to a public domain?]</w:t>
        </w:r>
      </w:ins>
      <w:r w:rsidR="006C4C9C" w:rsidRPr="007F3B3D">
        <w:rPr>
          <w:rFonts w:ascii="Times New Roman" w:hAnsi="Times New Roman" w:cs="Times New Roman"/>
          <w:sz w:val="24"/>
        </w:rPr>
        <w:br w:type="page"/>
      </w:r>
    </w:p>
    <w:p w14:paraId="6066C735" w14:textId="301598BF" w:rsidR="00E64E04" w:rsidRPr="007F3B3D" w:rsidRDefault="00FD780D" w:rsidP="00267C96">
      <w:pPr>
        <w:spacing w:line="360" w:lineRule="auto"/>
        <w:jc w:val="left"/>
        <w:rPr>
          <w:rFonts w:ascii="Times New Roman" w:hAnsi="Times New Roman" w:cs="Times New Roman"/>
          <w:b/>
          <w:sz w:val="24"/>
        </w:rPr>
      </w:pPr>
      <w:r w:rsidRPr="007F3B3D">
        <w:rPr>
          <w:rFonts w:ascii="Times New Roman" w:hAnsi="Times New Roman" w:cs="Times New Roman"/>
          <w:b/>
          <w:sz w:val="24"/>
        </w:rPr>
        <w:lastRenderedPageBreak/>
        <w:t>Legend</w:t>
      </w:r>
    </w:p>
    <w:p w14:paraId="61F5297F" w14:textId="77777777" w:rsidR="00FD780D" w:rsidRPr="007F3B3D" w:rsidRDefault="00FD780D"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t>Figures</w:t>
      </w:r>
    </w:p>
    <w:p w14:paraId="1545E6E6" w14:textId="09BE9922" w:rsidR="00670096" w:rsidRPr="007F3B3D"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7F3B3D">
        <w:rPr>
          <w:rFonts w:ascii="Times New Roman" w:hAnsi="Times New Roman" w:cs="Times New Roman" w:hint="eastAsia"/>
          <w:sz w:val="24"/>
          <w:szCs w:val="24"/>
        </w:rPr>
        <w:t>LEfSe</w:t>
      </w:r>
      <w:proofErr w:type="spellEnd"/>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w:t>
      </w:r>
    </w:p>
    <w:p w14:paraId="7A7CFDC1" w14:textId="2763E24F"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w:t>
      </w:r>
      <w:r w:rsidRPr="007F3B3D">
        <w:rPr>
          <w:rFonts w:ascii="Times New Roman" w:hAnsi="Times New Roman" w:cs="Times New Roman"/>
          <w:sz w:val="24"/>
          <w:szCs w:val="24"/>
        </w:rPr>
        <w:lastRenderedPageBreak/>
        <w:t>(from inside out). A. AIN93M group. B. PEITC group.</w:t>
      </w:r>
    </w:p>
    <w:p w14:paraId="281FC223" w14:textId="19C8870D"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9A2434">
      <w:pPr>
        <w:spacing w:line="36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xml:space="preserve">. Log2 Bacteroidetes and Firmicutes ratio over genotype, </w:t>
      </w:r>
      <w:proofErr w:type="gramStart"/>
      <w:r>
        <w:rPr>
          <w:rFonts w:ascii="Times New Roman" w:hAnsi="Times New Roman" w:cs="Times New Roman"/>
          <w:bCs/>
          <w:sz w:val="24"/>
          <w:szCs w:val="24"/>
        </w:rPr>
        <w:t>time</w:t>
      </w:r>
      <w:proofErr w:type="gramEnd"/>
      <w:r>
        <w:rPr>
          <w:rFonts w:ascii="Times New Roman" w:hAnsi="Times New Roman" w:cs="Times New Roman"/>
          <w:bCs/>
          <w:sz w:val="24"/>
          <w:szCs w:val="24"/>
        </w:rPr>
        <w:t xml:space="preserv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6700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lastRenderedPageBreak/>
        <w:t>Tables</w:t>
      </w:r>
    </w:p>
    <w:p w14:paraId="306F54A4" w14:textId="77777777"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DB78F4">
      <w:pPr>
        <w:spacing w:line="36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DB78F4">
      <w:pPr>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DB78F4">
      <w:pPr>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125C4E54" w:rsidR="00296FB0" w:rsidRPr="006B61B0" w:rsidRDefault="00E64E04" w:rsidP="00267C96">
      <w:pPr>
        <w:spacing w:line="360" w:lineRule="auto"/>
        <w:jc w:val="left"/>
        <w:rPr>
          <w:rFonts w:ascii="Times New Roman" w:hAnsi="Times New Roman" w:cs="Times New Roman"/>
          <w:b/>
          <w:sz w:val="24"/>
          <w:szCs w:val="24"/>
        </w:rPr>
      </w:pPr>
      <w:r w:rsidRPr="006B61B0">
        <w:rPr>
          <w:rFonts w:ascii="Times New Roman" w:hAnsi="Times New Roman" w:cs="Times New Roman"/>
          <w:b/>
          <w:sz w:val="24"/>
          <w:szCs w:val="24"/>
        </w:rPr>
        <w:lastRenderedPageBreak/>
        <w:t>Reference</w:t>
      </w:r>
      <w:ins w:id="47" w:author="Renyi Wu" w:date="2021-03-27T14:25:00Z">
        <w:r w:rsidR="00D81123">
          <w:rPr>
            <w:rFonts w:ascii="Times New Roman" w:hAnsi="Times New Roman" w:cs="Times New Roman"/>
            <w:b/>
            <w:sz w:val="24"/>
            <w:szCs w:val="24"/>
          </w:rPr>
          <w:t>s</w:t>
        </w:r>
      </w:ins>
    </w:p>
    <w:p w14:paraId="17A7C4C2" w14:textId="77777777" w:rsidR="0017159E" w:rsidRPr="0017159E" w:rsidRDefault="00296FB0" w:rsidP="0017159E">
      <w:pPr>
        <w:pStyle w:val="EndNoteBibliography"/>
        <w:ind w:left="720" w:hanging="720"/>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17159E" w:rsidRPr="0017159E">
        <w:t xml:space="preserve">Aizawa, E., Tsuji, H., Asahara, T., Takahashi, T., Teraishi, T., Yoshida, S., . . . Kunugi, H. (2018). Bifidobacterium and Lactobacillus Counts in the Gut Microbiota of Patients With Bipolar Disorder and Healthy Controls. </w:t>
      </w:r>
      <w:r w:rsidR="0017159E" w:rsidRPr="0017159E">
        <w:rPr>
          <w:i/>
        </w:rPr>
        <w:t>Front Psychiatry, 9</w:t>
      </w:r>
      <w:r w:rsidR="0017159E" w:rsidRPr="0017159E">
        <w:t>, 730. doi:10.3389/fpsyt.2018.00730</w:t>
      </w:r>
    </w:p>
    <w:p w14:paraId="2E35AA6A" w14:textId="77777777" w:rsidR="0017159E" w:rsidRPr="0017159E" w:rsidRDefault="0017159E" w:rsidP="0017159E">
      <w:pPr>
        <w:pStyle w:val="EndNoteBibliography"/>
        <w:ind w:left="720" w:hanging="720"/>
      </w:pPr>
      <w:r w:rsidRPr="0017159E">
        <w:t xml:space="preserve">Albert, E. J., Sommerfeld, K., Gophna, S., Marshall, J. S., &amp; Gophna, U. (2009). The gut microbiota of toll-like receptor 2-deficient mice exhibits lineage-specific modifications. </w:t>
      </w:r>
      <w:r w:rsidRPr="0017159E">
        <w:rPr>
          <w:i/>
        </w:rPr>
        <w:t>Environ Microbiol Rep, 1</w:t>
      </w:r>
      <w:r w:rsidRPr="0017159E">
        <w:t>(1), 65-70. doi:10.1111/j.1758-2229.2008.00006.x</w:t>
      </w:r>
    </w:p>
    <w:p w14:paraId="74B53266" w14:textId="77777777" w:rsidR="0017159E" w:rsidRPr="0017159E" w:rsidRDefault="0017159E" w:rsidP="0017159E">
      <w:pPr>
        <w:pStyle w:val="EndNoteBibliography"/>
        <w:ind w:left="720" w:hanging="720"/>
      </w:pPr>
      <w:r w:rsidRPr="0017159E">
        <w:t xml:space="preserve">Apprill, A., McNally, S., Parsons, R., &amp; Weber, L. (2015). Minor revision to V4 region SSU rRNA 806R gene primer greatly increases detection of SAR11 bacterioplankton. </w:t>
      </w:r>
      <w:r w:rsidRPr="0017159E">
        <w:rPr>
          <w:i/>
        </w:rPr>
        <w:t>Aquatic Microbial Ecology, 75</w:t>
      </w:r>
      <w:r w:rsidRPr="0017159E">
        <w:t>(2), 129-137. doi:10.3354/ame01753</w:t>
      </w:r>
    </w:p>
    <w:p w14:paraId="3D5E89AF" w14:textId="77777777" w:rsidR="0017159E" w:rsidRPr="0017159E" w:rsidRDefault="0017159E" w:rsidP="0017159E">
      <w:pPr>
        <w:pStyle w:val="EndNoteBibliography"/>
        <w:ind w:left="720" w:hanging="720"/>
      </w:pPr>
      <w:r w:rsidRPr="0017159E">
        <w:t xml:space="preserve">Butel, M. J. (2014). Probiotics, gut microbiota and health. </w:t>
      </w:r>
      <w:r w:rsidRPr="0017159E">
        <w:rPr>
          <w:i/>
        </w:rPr>
        <w:t>Medecine Et Maladies Infectieuses, 44</w:t>
      </w:r>
      <w:r w:rsidRPr="0017159E">
        <w:t>(1), 1-8. doi:10.1016/j.medmal.2013.10.002</w:t>
      </w:r>
    </w:p>
    <w:p w14:paraId="5EA6E1B0" w14:textId="77777777" w:rsidR="0017159E" w:rsidRPr="0017159E" w:rsidRDefault="0017159E" w:rsidP="0017159E">
      <w:pPr>
        <w:pStyle w:val="EndNoteBibliography"/>
        <w:ind w:left="720" w:hanging="720"/>
      </w:pPr>
      <w:r w:rsidRPr="0017159E">
        <w:t xml:space="preserve">Cani, P. D., Bibiloni, R., Knauf, C., Waget, A., Neyrinck, A. M., Delzenne, N. M., &amp; Burcelin, R. (2008). Changes in gut microbiota control metabolic endotoxemia-induced inflammation in high-fat diet-induced obesity and diabetes in mice. </w:t>
      </w:r>
      <w:r w:rsidRPr="0017159E">
        <w:rPr>
          <w:i/>
        </w:rPr>
        <w:t>Diabetes, 57</w:t>
      </w:r>
      <w:r w:rsidRPr="0017159E">
        <w:t>(6), 1470-1481. doi:10.2337/db07-1403</w:t>
      </w:r>
    </w:p>
    <w:p w14:paraId="3D50DCF2" w14:textId="77777777" w:rsidR="0017159E" w:rsidRPr="0017159E" w:rsidRDefault="0017159E" w:rsidP="0017159E">
      <w:pPr>
        <w:pStyle w:val="EndNoteBibliography"/>
        <w:ind w:left="720" w:hanging="720"/>
      </w:pPr>
      <w:r w:rsidRPr="0017159E">
        <w:t xml:space="preserve">Caporaso, J. G., Kuczynski, J., Stombaugh, J., Bittinger, K., Bushman, F. D., Costello, E. K., . . . Knight, R. (2010). QIIME allows analysis of high-throughput community sequencing data. </w:t>
      </w:r>
      <w:r w:rsidRPr="0017159E">
        <w:rPr>
          <w:i/>
        </w:rPr>
        <w:t>Nat Methods, 7</w:t>
      </w:r>
      <w:r w:rsidRPr="0017159E">
        <w:t>(5), 335-336. doi:10.1038/nmeth.f.303</w:t>
      </w:r>
    </w:p>
    <w:p w14:paraId="7D496B6C" w14:textId="77777777" w:rsidR="0017159E" w:rsidRPr="0017159E" w:rsidRDefault="0017159E" w:rsidP="0017159E">
      <w:pPr>
        <w:pStyle w:val="EndNoteBibliography"/>
        <w:ind w:left="720" w:hanging="720"/>
      </w:pPr>
      <w:r w:rsidRPr="0017159E">
        <w:t xml:space="preserve">Caporaso, J. G., Lauber, C. L., Walters, W. A., Berg-Lyons, D., Huntley, J., Fierer, N., . . . Knight, R. (2012). Ultra-high-throughput microbial community analysis on the Illumina HiSeq and MiSeq platforms. </w:t>
      </w:r>
      <w:r w:rsidRPr="0017159E">
        <w:rPr>
          <w:i/>
        </w:rPr>
        <w:t>Isme Journal, 6</w:t>
      </w:r>
      <w:r w:rsidRPr="0017159E">
        <w:t>(8), 1621-1624. doi:10.1038/ismej.2012.8</w:t>
      </w:r>
    </w:p>
    <w:p w14:paraId="5D1CF2B5" w14:textId="77777777" w:rsidR="0017159E" w:rsidRPr="0017159E" w:rsidRDefault="0017159E" w:rsidP="0017159E">
      <w:pPr>
        <w:pStyle w:val="EndNoteBibliography"/>
        <w:ind w:left="720" w:hanging="720"/>
      </w:pPr>
      <w:r w:rsidRPr="0017159E">
        <w:t xml:space="preserve">Caporaso, J. G., Lauber, C. L., Walters, W. A., Berg-Lyons, D., Lozupone, C. A., Turnbaugh, P. J., . . . Knight, R. (2011). Global patterns of 16S rRNA diversity at a depth of millions of sequences per sample. </w:t>
      </w:r>
      <w:r w:rsidRPr="0017159E">
        <w:rPr>
          <w:i/>
        </w:rPr>
        <w:t>Proceedings of the National Academy of Sciences of the United States of America, 108</w:t>
      </w:r>
      <w:r w:rsidRPr="0017159E">
        <w:t>, 4516-4522. doi:10.1073/pnas.1000080107</w:t>
      </w:r>
    </w:p>
    <w:p w14:paraId="7922AA59" w14:textId="77777777" w:rsidR="0017159E" w:rsidRPr="0017159E" w:rsidRDefault="0017159E" w:rsidP="0017159E">
      <w:pPr>
        <w:pStyle w:val="EndNoteBibliography"/>
        <w:ind w:left="720" w:hanging="720"/>
      </w:pPr>
      <w:r w:rsidRPr="0017159E">
        <w:t xml:space="preserve">Carmichael, W. W. (1992). Cyanobacteria secondary metabolites--the cyanotoxins. </w:t>
      </w:r>
      <w:r w:rsidRPr="0017159E">
        <w:rPr>
          <w:i/>
        </w:rPr>
        <w:t>J Appl Bacteriol, 72</w:t>
      </w:r>
      <w:r w:rsidRPr="0017159E">
        <w:t>(6), 445-459. doi:10.1111/j.1365-2672.1992.tb01858.x</w:t>
      </w:r>
    </w:p>
    <w:p w14:paraId="082B91CA" w14:textId="77777777" w:rsidR="0017159E" w:rsidRPr="0017159E" w:rsidRDefault="0017159E" w:rsidP="0017159E">
      <w:pPr>
        <w:pStyle w:val="EndNoteBibliography"/>
        <w:ind w:left="720" w:hanging="720"/>
      </w:pPr>
      <w:r w:rsidRPr="0017159E">
        <w:t xml:space="preserve">Carmichael, W. W. (1994). The toxins of cyanobacteria. </w:t>
      </w:r>
      <w:r w:rsidRPr="0017159E">
        <w:rPr>
          <w:i/>
        </w:rPr>
        <w:t>Scientific American, 270</w:t>
      </w:r>
      <w:r w:rsidRPr="0017159E">
        <w:t>(1), 78-86. doi:10.1038/scientificamerican0194-78</w:t>
      </w:r>
    </w:p>
    <w:p w14:paraId="66453BEB" w14:textId="77777777" w:rsidR="0017159E" w:rsidRPr="0017159E" w:rsidRDefault="0017159E" w:rsidP="0017159E">
      <w:pPr>
        <w:pStyle w:val="EndNoteBibliography"/>
        <w:ind w:left="720" w:hanging="720"/>
      </w:pPr>
      <w:r w:rsidRPr="0017159E">
        <w:t xml:space="preserve">Carmody, R. N., Gerber, G. K., Luevano, J. M., Gatti, D. M., Somes, L., Svenson, K. L., &amp; Turnbaugh, P. J. (2015). Diet Dominates Host Genotype in Shaping the Murine Gut Microbiota. </w:t>
      </w:r>
      <w:r w:rsidRPr="0017159E">
        <w:rPr>
          <w:i/>
        </w:rPr>
        <w:t>Cell Host &amp; Microbe, 17</w:t>
      </w:r>
      <w:r w:rsidRPr="0017159E">
        <w:t>(1), 72-84. doi:10.1016/j.chom.2014.11.010</w:t>
      </w:r>
    </w:p>
    <w:p w14:paraId="36B3EECD" w14:textId="77777777" w:rsidR="0017159E" w:rsidRPr="0017159E" w:rsidRDefault="0017159E" w:rsidP="0017159E">
      <w:pPr>
        <w:pStyle w:val="EndNoteBibliography"/>
        <w:ind w:left="720" w:hanging="720"/>
      </w:pPr>
      <w:r w:rsidRPr="0017159E">
        <w:t xml:space="preserve">Cheung, K. L., Khor, T. O., Huang, M. T., &amp; Kong, A. N. (2010). Differential in vivo mechanism of chemoprevention of tumor formation in azoxymethane/dextran sodium sulfate mice by PEITC and DBM. </w:t>
      </w:r>
      <w:r w:rsidRPr="0017159E">
        <w:rPr>
          <w:i/>
        </w:rPr>
        <w:t>Carcinogenesis, 31</w:t>
      </w:r>
      <w:r w:rsidRPr="0017159E">
        <w:t>(5), 880-885. doi:10.1093/carcin/bgp285</w:t>
      </w:r>
    </w:p>
    <w:p w14:paraId="4B449160" w14:textId="77777777" w:rsidR="0017159E" w:rsidRPr="0017159E" w:rsidRDefault="0017159E" w:rsidP="0017159E">
      <w:pPr>
        <w:pStyle w:val="EndNoteBibliography"/>
        <w:ind w:left="720" w:hanging="720"/>
      </w:pPr>
      <w:r w:rsidRPr="0017159E">
        <w:t xml:space="preserve">Cheung, K. L., Khor, T. O., Yu, S., &amp; Kong, A. N. (2008). PEITC induces G1 cell cycle arrest on HT-29 cells through the activation of p38 MAPK signaling pathway. </w:t>
      </w:r>
      <w:r w:rsidRPr="0017159E">
        <w:rPr>
          <w:i/>
        </w:rPr>
        <w:t>AAPS J, 10</w:t>
      </w:r>
      <w:r w:rsidRPr="0017159E">
        <w:t>(2), 277-281. doi:10.1208/s12248-008-9032-9</w:t>
      </w:r>
    </w:p>
    <w:p w14:paraId="7EB2F9FE" w14:textId="77777777" w:rsidR="0017159E" w:rsidRPr="0017159E" w:rsidRDefault="0017159E" w:rsidP="0017159E">
      <w:pPr>
        <w:pStyle w:val="EndNoteBibliography"/>
        <w:ind w:left="720" w:hanging="720"/>
      </w:pPr>
      <w:r w:rsidRPr="0017159E">
        <w:t xml:space="preserve">Chua, H. H., Chou, H. C., Tung, Y. L., Chiang, B. L., Liao, C. C., Liu, H. H., &amp; Ni, Y. H. (2018). Intestinal Dysbiosis Featuring Abundance of Ruminococcus gnavus Associates With Allergic Diseases in Infants. </w:t>
      </w:r>
      <w:r w:rsidRPr="0017159E">
        <w:rPr>
          <w:i/>
        </w:rPr>
        <w:t>Gastroenterology, 154</w:t>
      </w:r>
      <w:r w:rsidRPr="0017159E">
        <w:t>(1), 154-167. doi:10.1053/j.gastro.2017.09.006</w:t>
      </w:r>
    </w:p>
    <w:p w14:paraId="0E0565D0" w14:textId="77777777" w:rsidR="0017159E" w:rsidRPr="0017159E" w:rsidRDefault="0017159E" w:rsidP="0017159E">
      <w:pPr>
        <w:pStyle w:val="EndNoteBibliography"/>
        <w:ind w:left="720" w:hanging="720"/>
      </w:pPr>
      <w:r w:rsidRPr="0017159E">
        <w:t xml:space="preserve">Couturier-Maillard, A., Secher, T., Rehman, A., Normand, S., De Arcangelis, A., Haesler, R., . . . Chamaillard, M. (2013). NOD2-mediated dysbiosis predisposes mice to transmissible colitis and colorectal cancer. </w:t>
      </w:r>
      <w:r w:rsidRPr="0017159E">
        <w:rPr>
          <w:i/>
        </w:rPr>
        <w:t>J Clin Invest, 123</w:t>
      </w:r>
      <w:r w:rsidRPr="0017159E">
        <w:t>(2), 700-711. doi:10.1172/JCI62236</w:t>
      </w:r>
    </w:p>
    <w:p w14:paraId="5692198B" w14:textId="77777777" w:rsidR="0017159E" w:rsidRPr="0017159E" w:rsidRDefault="0017159E" w:rsidP="0017159E">
      <w:pPr>
        <w:pStyle w:val="EndNoteBibliography"/>
        <w:ind w:left="720" w:hanging="720"/>
      </w:pPr>
      <w:r w:rsidRPr="0017159E">
        <w:t xml:space="preserve">Cryan, J. F., &amp; Dinan, T. G. (2012). Mind-altering microorganisms: the impact of the gut microbiota on brain and behaviour. </w:t>
      </w:r>
      <w:r w:rsidRPr="0017159E">
        <w:rPr>
          <w:i/>
        </w:rPr>
        <w:t>Nature Reviews Neuroscience, 13</w:t>
      </w:r>
      <w:r w:rsidRPr="0017159E">
        <w:t>(10), 701-712. doi:10.1038/nrn3346</w:t>
      </w:r>
    </w:p>
    <w:p w14:paraId="73274E2B" w14:textId="77777777" w:rsidR="0017159E" w:rsidRPr="0017159E" w:rsidRDefault="0017159E" w:rsidP="0017159E">
      <w:pPr>
        <w:pStyle w:val="EndNoteBibliography"/>
        <w:ind w:left="720" w:hanging="720"/>
      </w:pPr>
      <w:r w:rsidRPr="0017159E">
        <w:t xml:space="preserve">Daniel, H., Gholami, A. M., Berry, D., Desmarchelier, C., Hahne, H., Loh, G., . . . Clavel, T. </w:t>
      </w:r>
      <w:r w:rsidRPr="0017159E">
        <w:lastRenderedPageBreak/>
        <w:t xml:space="preserve">(2014). High-fat diet alters gut microbiota physiology in mice. </w:t>
      </w:r>
      <w:r w:rsidRPr="0017159E">
        <w:rPr>
          <w:i/>
        </w:rPr>
        <w:t>Isme Journal, 8</w:t>
      </w:r>
      <w:r w:rsidRPr="0017159E">
        <w:t>(2), 295-308. doi:10.1038/ismej.2013.155</w:t>
      </w:r>
    </w:p>
    <w:p w14:paraId="37916C39" w14:textId="77777777" w:rsidR="0017159E" w:rsidRPr="0017159E" w:rsidRDefault="0017159E" w:rsidP="0017159E">
      <w:pPr>
        <w:pStyle w:val="EndNoteBibliography"/>
        <w:ind w:left="720" w:hanging="720"/>
      </w:pPr>
      <w:r w:rsidRPr="0017159E">
        <w:t xml:space="preserve">Desbonnet, L., Garrett, L., Clarke, G., Kiely, B., Cryan, J. F., &amp; Dinan, T. G. (2010). Effects of the Probiotic Bifidobacterium Infantis in the Maternal Separation Model of Depression. </w:t>
      </w:r>
      <w:r w:rsidRPr="0017159E">
        <w:rPr>
          <w:i/>
        </w:rPr>
        <w:t>Neuroscience, 170</w:t>
      </w:r>
      <w:r w:rsidRPr="0017159E">
        <w:t>(4), 1179-1188. doi:10.1016/j.neuroscience.2010.08.005</w:t>
      </w:r>
    </w:p>
    <w:p w14:paraId="329D589A" w14:textId="77777777" w:rsidR="0017159E" w:rsidRPr="0017159E" w:rsidRDefault="0017159E" w:rsidP="0017159E">
      <w:pPr>
        <w:pStyle w:val="EndNoteBibliography"/>
        <w:ind w:left="720" w:hanging="720"/>
      </w:pPr>
      <w:r w:rsidRPr="0017159E">
        <w:t xml:space="preserve">Dethlefsen, L., McFall-Ngai, M., &amp; Relman, D. A. (2007). An ecological and evolutionary perspective on human-microbe mutualism and disease. </w:t>
      </w:r>
      <w:r w:rsidRPr="0017159E">
        <w:rPr>
          <w:i/>
        </w:rPr>
        <w:t>Nature, 449</w:t>
      </w:r>
      <w:r w:rsidRPr="0017159E">
        <w:t>(7164), 811-818. doi:10.1038/nature06245</w:t>
      </w:r>
    </w:p>
    <w:p w14:paraId="7BD6B8B1" w14:textId="77777777" w:rsidR="0017159E" w:rsidRPr="0017159E" w:rsidRDefault="0017159E" w:rsidP="0017159E">
      <w:pPr>
        <w:pStyle w:val="EndNoteBibliography"/>
        <w:ind w:left="720" w:hanging="720"/>
      </w:pPr>
      <w:r w:rsidRPr="0017159E">
        <w:t xml:space="preserve">Eom, T., Kim, Y. S., Choi, C. H., Sadowsky, M. J., &amp; Unno, T. (2018). Current understanding of microbiota- and dietary-therapies for treating inflammatory bowel disease. </w:t>
      </w:r>
      <w:r w:rsidRPr="0017159E">
        <w:rPr>
          <w:i/>
        </w:rPr>
        <w:t>Journal of Microbiology, 56</w:t>
      </w:r>
      <w:r w:rsidRPr="0017159E">
        <w:t>(3), 189-198. doi:10.1007/s12275-018-8049-8</w:t>
      </w:r>
    </w:p>
    <w:p w14:paraId="1481E422" w14:textId="77777777" w:rsidR="0017159E" w:rsidRPr="0017159E" w:rsidRDefault="0017159E" w:rsidP="0017159E">
      <w:pPr>
        <w:pStyle w:val="EndNoteBibliography"/>
        <w:ind w:left="720" w:hanging="720"/>
      </w:pPr>
      <w:r w:rsidRPr="0017159E">
        <w:t xml:space="preserve">Flint, H. J., Bayer, E. A., Rincon, M. T., Lamed, R., &amp; White, B. A. (2008). Polysaccharide utilization by gut bacteria: potential for new insights from genomic analysis. </w:t>
      </w:r>
      <w:r w:rsidRPr="0017159E">
        <w:rPr>
          <w:i/>
        </w:rPr>
        <w:t>Nat Rev Microbiol, 6</w:t>
      </w:r>
      <w:r w:rsidRPr="0017159E">
        <w:t>(2), 121-131. doi:10.1038/nrmicro1817</w:t>
      </w:r>
    </w:p>
    <w:p w14:paraId="307FB4E7" w14:textId="77777777" w:rsidR="0017159E" w:rsidRPr="0017159E" w:rsidRDefault="0017159E" w:rsidP="0017159E">
      <w:pPr>
        <w:pStyle w:val="EndNoteBibliography"/>
        <w:ind w:left="720" w:hanging="720"/>
      </w:pPr>
      <w:r w:rsidRPr="0017159E">
        <w:t xml:space="preserve">Frank, D. N., &amp; Pace, N. R. (2008). Gastrointestinal microbiology enters the metagenomics era. </w:t>
      </w:r>
      <w:r w:rsidRPr="0017159E">
        <w:rPr>
          <w:i/>
        </w:rPr>
        <w:t>Curr Opin Gastroenterol, 24</w:t>
      </w:r>
      <w:r w:rsidRPr="0017159E">
        <w:t>(1), 4-10. doi:10.1097/MOG.0b013e3282f2b0e8</w:t>
      </w:r>
    </w:p>
    <w:p w14:paraId="515447CF" w14:textId="77777777" w:rsidR="0017159E" w:rsidRPr="0017159E" w:rsidRDefault="0017159E" w:rsidP="0017159E">
      <w:pPr>
        <w:pStyle w:val="EndNoteBibliography"/>
        <w:ind w:left="720" w:hanging="720"/>
      </w:pPr>
      <w:r w:rsidRPr="0017159E">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17159E">
        <w:rPr>
          <w:i/>
        </w:rPr>
        <w:t>Scientific Reports, 7</w:t>
      </w:r>
      <w:r w:rsidRPr="0017159E">
        <w:t>. doi:ARTN 11450</w:t>
      </w:r>
    </w:p>
    <w:p w14:paraId="09A393D3" w14:textId="77777777" w:rsidR="0017159E" w:rsidRPr="0017159E" w:rsidRDefault="0017159E" w:rsidP="0017159E">
      <w:pPr>
        <w:pStyle w:val="EndNoteBibliography"/>
        <w:ind w:left="720" w:hanging="720"/>
      </w:pPr>
      <w:r w:rsidRPr="0017159E">
        <w:t>10.1038/s41598-017-11734-8</w:t>
      </w:r>
    </w:p>
    <w:p w14:paraId="22C8C963" w14:textId="77777777" w:rsidR="0017159E" w:rsidRPr="0017159E" w:rsidRDefault="0017159E" w:rsidP="0017159E">
      <w:pPr>
        <w:pStyle w:val="EndNoteBibliography"/>
        <w:ind w:left="720" w:hanging="720"/>
      </w:pPr>
      <w:r w:rsidRPr="0017159E">
        <w:t xml:space="preserve">Hall, A. B., Yassour, M., Sauk, J., Garner, A., Jiang, X., Arthur, T., . . . Huttenhower, C. (2017). A novel Ruminococcus gnavus clade enriched in inflammatory bowel disease patients. </w:t>
      </w:r>
      <w:r w:rsidRPr="0017159E">
        <w:rPr>
          <w:i/>
        </w:rPr>
        <w:t>Genome Med, 9</w:t>
      </w:r>
      <w:r w:rsidRPr="0017159E">
        <w:t>(1), 103. doi:10.1186/s13073-017-0490-5</w:t>
      </w:r>
    </w:p>
    <w:p w14:paraId="0207828A" w14:textId="77777777" w:rsidR="0017159E" w:rsidRPr="0017159E" w:rsidRDefault="0017159E" w:rsidP="0017159E">
      <w:pPr>
        <w:pStyle w:val="EndNoteBibliography"/>
        <w:ind w:left="720" w:hanging="720"/>
      </w:pPr>
      <w:r w:rsidRPr="0017159E">
        <w:t xml:space="preserve">Henke, M. T., Kenny, D. J., Cassilly, C. D., Vlamakis, H., Xavier, R. J., &amp; Clardy, J. (2019). Ruminococcus gnavus, a member of the human gut microbiome associated with Crohn's disease, produces an inflammatory polysaccharide. </w:t>
      </w:r>
      <w:r w:rsidRPr="0017159E">
        <w:rPr>
          <w:i/>
        </w:rPr>
        <w:t>Proc Natl Acad Sci U S A, 116</w:t>
      </w:r>
      <w:r w:rsidRPr="0017159E">
        <w:t>(26), 12672-12677. doi:10.1073/pnas.1904099116</w:t>
      </w:r>
    </w:p>
    <w:p w14:paraId="397E39FE" w14:textId="77777777" w:rsidR="0017159E" w:rsidRPr="0017159E" w:rsidRDefault="0017159E" w:rsidP="0017159E">
      <w:pPr>
        <w:pStyle w:val="EndNoteBibliography"/>
        <w:ind w:left="720" w:hanging="720"/>
      </w:pPr>
      <w:r w:rsidRPr="0017159E">
        <w:t xml:space="preserve">Hildebrand, F., Nguyen, T. L., Brinkman, B., Yunta, R. G., Cauwe, B., Vandenabeele, P., . . . Raes, J. (2013). Inflammation-associated enterotypes, host genotype, cage and inter-individual effects drive gut microbiota variation in common laboratory mice. </w:t>
      </w:r>
      <w:r w:rsidRPr="0017159E">
        <w:rPr>
          <w:i/>
        </w:rPr>
        <w:t>Genome Biol, 14</w:t>
      </w:r>
      <w:r w:rsidRPr="0017159E">
        <w:t>(1), R4. doi:10.1186/gb-2013-14-1-r4</w:t>
      </w:r>
    </w:p>
    <w:p w14:paraId="160CF078" w14:textId="77777777" w:rsidR="0017159E" w:rsidRPr="0017159E" w:rsidRDefault="0017159E" w:rsidP="0017159E">
      <w:pPr>
        <w:pStyle w:val="EndNoteBibliography"/>
        <w:ind w:left="720" w:hanging="720"/>
      </w:pPr>
      <w:r w:rsidRPr="0017159E">
        <w:t xml:space="preserve">Huang, Y., Li, W., Su, Z. Y., &amp; Kong, A. N. (2015). The complexity of the Nrf2 pathway: beyond the antioxidant response. </w:t>
      </w:r>
      <w:r w:rsidRPr="0017159E">
        <w:rPr>
          <w:i/>
        </w:rPr>
        <w:t>J Nutr Biochem, 26</w:t>
      </w:r>
      <w:r w:rsidRPr="0017159E">
        <w:t>(12), 1401-1413. doi:10.1016/j.jnutbio.2015.08.001</w:t>
      </w:r>
    </w:p>
    <w:p w14:paraId="3539AF1E" w14:textId="77777777" w:rsidR="0017159E" w:rsidRPr="0017159E" w:rsidRDefault="0017159E" w:rsidP="0017159E">
      <w:pPr>
        <w:pStyle w:val="EndNoteBibliography"/>
        <w:ind w:left="720" w:hanging="720"/>
      </w:pPr>
      <w:r w:rsidRPr="0017159E">
        <w:t xml:space="preserve">Johnson, E. L., Heaver, S. L., Walters, W. A., &amp; Ley, R. E. (2017). Microbiome and metabolic disease: revisiting the bacterial phylum Bacteroidetes. </w:t>
      </w:r>
      <w:r w:rsidRPr="0017159E">
        <w:rPr>
          <w:i/>
        </w:rPr>
        <w:t>J Mol Med (Berl), 95</w:t>
      </w:r>
      <w:r w:rsidRPr="0017159E">
        <w:t>(1), 1-8. doi:10.1007/s00109-016-1492-2</w:t>
      </w:r>
    </w:p>
    <w:p w14:paraId="1F80D992" w14:textId="77777777" w:rsidR="0017159E" w:rsidRPr="0017159E" w:rsidRDefault="0017159E" w:rsidP="0017159E">
      <w:pPr>
        <w:pStyle w:val="EndNoteBibliography"/>
        <w:ind w:left="720" w:hanging="720"/>
      </w:pPr>
      <w:r w:rsidRPr="0017159E">
        <w:t xml:space="preserve">Khor, T. O., Cheung, W. K., Prawan, A., Reddy, B. S., &amp; Kong, A. N. (2008). Chemoprevention of familial adenomatous polyposis in Apc(Min/+) mice by phenethyl isothiocyanate (PEITC). </w:t>
      </w:r>
      <w:r w:rsidRPr="0017159E">
        <w:rPr>
          <w:i/>
        </w:rPr>
        <w:t>Mol Carcinog, 47</w:t>
      </w:r>
      <w:r w:rsidRPr="0017159E">
        <w:t>(5), 321-325. doi:10.1002/mc.20390</w:t>
      </w:r>
    </w:p>
    <w:p w14:paraId="60630C72" w14:textId="77777777" w:rsidR="0017159E" w:rsidRPr="0017159E" w:rsidRDefault="0017159E" w:rsidP="0017159E">
      <w:pPr>
        <w:pStyle w:val="EndNoteBibliography"/>
        <w:ind w:left="720" w:hanging="720"/>
      </w:pPr>
      <w:r w:rsidRPr="0017159E">
        <w:t xml:space="preserve">Kim, K. A., Gu, W., Lee, I. A., Joh, E. H., &amp; Kim, D. H. (2012). High fat diet-induced gut microbiota exacerbates inflammation and obesity in mice via the TLR4 signaling pathway. </w:t>
      </w:r>
      <w:r w:rsidRPr="0017159E">
        <w:rPr>
          <w:i/>
        </w:rPr>
        <w:t>PLoS One, 7</w:t>
      </w:r>
      <w:r w:rsidRPr="0017159E">
        <w:t>(10), e47713. doi:10.1371/journal.pone.0047713</w:t>
      </w:r>
    </w:p>
    <w:p w14:paraId="130AFBE9" w14:textId="77777777" w:rsidR="0017159E" w:rsidRPr="0017159E" w:rsidRDefault="0017159E" w:rsidP="0017159E">
      <w:pPr>
        <w:pStyle w:val="EndNoteBibliography"/>
        <w:ind w:left="720" w:hanging="720"/>
      </w:pPr>
      <w:r w:rsidRPr="0017159E">
        <w:t xml:space="preserve">Koliada, A., Syzenko, G., Moseiko, V., Budovska, L., Puchkov, K., Perederiy, V., . . . Vaiserman, A. (2017). Association between body mass index and Firmicutes/Bacteroidetes ratio in an adult Ukrainian population. </w:t>
      </w:r>
      <w:r w:rsidRPr="0017159E">
        <w:rPr>
          <w:i/>
        </w:rPr>
        <w:t>BMC Microbiol, 17</w:t>
      </w:r>
      <w:r w:rsidRPr="0017159E">
        <w:t>(1), 120. doi:10.1186/s12866-017-1027-1</w:t>
      </w:r>
    </w:p>
    <w:p w14:paraId="617DA765" w14:textId="77777777" w:rsidR="0017159E" w:rsidRPr="0017159E" w:rsidRDefault="0017159E" w:rsidP="0017159E">
      <w:pPr>
        <w:pStyle w:val="EndNoteBibliography"/>
        <w:ind w:left="720" w:hanging="720"/>
      </w:pPr>
      <w:r w:rsidRPr="0017159E">
        <w:t xml:space="preserve">Kovacs, A., Ben-Jacob, N., Tayem, H., Halperin, E., Iraqi, F. A., &amp; Gophna, U. (2011). Genotype Is a Stronger Determinant than Sex of the Mouse Gut Microbiota. </w:t>
      </w:r>
      <w:r w:rsidRPr="0017159E">
        <w:rPr>
          <w:i/>
        </w:rPr>
        <w:t>Microbial Ecology, 61</w:t>
      </w:r>
      <w:r w:rsidRPr="0017159E">
        <w:t>(2), 423-428. doi:10.1007/s00248-010-9787-2</w:t>
      </w:r>
    </w:p>
    <w:p w14:paraId="3728C45C" w14:textId="77777777" w:rsidR="0017159E" w:rsidRPr="0017159E" w:rsidRDefault="0017159E" w:rsidP="0017159E">
      <w:pPr>
        <w:pStyle w:val="EndNoteBibliography"/>
        <w:ind w:left="720" w:hanging="720"/>
      </w:pPr>
      <w:r w:rsidRPr="0017159E">
        <w:lastRenderedPageBreak/>
        <w:t xml:space="preserve">La Reau, A. J., &amp; Suen, G. (2018). The Ruminococci: key symbionts of the gut ecosystem. </w:t>
      </w:r>
      <w:r w:rsidRPr="0017159E">
        <w:rPr>
          <w:i/>
        </w:rPr>
        <w:t>J Microbiol, 56</w:t>
      </w:r>
      <w:r w:rsidRPr="0017159E">
        <w:t>(3), 199-208. doi:10.1007/s12275-018-8024-4</w:t>
      </w:r>
    </w:p>
    <w:p w14:paraId="27DE26E0" w14:textId="77777777" w:rsidR="0017159E" w:rsidRPr="0017159E" w:rsidRDefault="0017159E" w:rsidP="0017159E">
      <w:pPr>
        <w:pStyle w:val="EndNoteBibliography"/>
        <w:ind w:left="720" w:hanging="720"/>
      </w:pPr>
      <w:r w:rsidRPr="0017159E">
        <w:t xml:space="preserve">LeBlanc, J. G., Milani, C., de Giori, G. S., Sesma, F., van Sinderen, D., &amp; Ventura, M. (2013). Bacteria as vitamin suppliers to their host: a gut microbiota perspective. </w:t>
      </w:r>
      <w:r w:rsidRPr="0017159E">
        <w:rPr>
          <w:i/>
        </w:rPr>
        <w:t>Current Opinion in Biotechnology, 24</w:t>
      </w:r>
      <w:r w:rsidRPr="0017159E">
        <w:t>(2), 160-168. doi:10.1016/j.copbio.2012.08.005</w:t>
      </w:r>
    </w:p>
    <w:p w14:paraId="446ECBF5" w14:textId="77777777" w:rsidR="0017159E" w:rsidRPr="0017159E" w:rsidRDefault="0017159E" w:rsidP="0017159E">
      <w:pPr>
        <w:pStyle w:val="EndNoteBibliography"/>
        <w:ind w:left="720" w:hanging="720"/>
      </w:pPr>
      <w:r w:rsidRPr="0017159E">
        <w:t xml:space="preserve">Leschine, S. B. (1995). Cellulose degradation in anaerobic environments. </w:t>
      </w:r>
      <w:r w:rsidRPr="0017159E">
        <w:rPr>
          <w:i/>
        </w:rPr>
        <w:t>Annu Rev Microbiol, 49</w:t>
      </w:r>
      <w:r w:rsidRPr="0017159E">
        <w:t>, 399-426. doi:10.1146/annurev.mi.49.100195.002151</w:t>
      </w:r>
    </w:p>
    <w:p w14:paraId="52F50871" w14:textId="77777777" w:rsidR="0017159E" w:rsidRPr="0017159E" w:rsidRDefault="0017159E" w:rsidP="0017159E">
      <w:pPr>
        <w:pStyle w:val="EndNoteBibliography"/>
        <w:ind w:left="720" w:hanging="720"/>
      </w:pPr>
      <w:r w:rsidRPr="0017159E">
        <w:t xml:space="preserve">Ley, R. E., Hamady, M., Lozupone, C., Turnbaugh, P. J., Ramey, R. R., Bircher, J. S., . . . Gordon, J. I. (2008). Evolution of mammals and their gut microbes. </w:t>
      </w:r>
      <w:r w:rsidRPr="0017159E">
        <w:rPr>
          <w:i/>
        </w:rPr>
        <w:t>Science, 320</w:t>
      </w:r>
      <w:r w:rsidRPr="0017159E">
        <w:t>(5883), 1647-1651. doi:10.1126/science.1155725</w:t>
      </w:r>
    </w:p>
    <w:p w14:paraId="2DF5E7EA" w14:textId="77777777" w:rsidR="0017159E" w:rsidRPr="0017159E" w:rsidRDefault="0017159E" w:rsidP="0017159E">
      <w:pPr>
        <w:pStyle w:val="EndNoteBibliography"/>
        <w:ind w:left="720" w:hanging="720"/>
      </w:pPr>
      <w:r w:rsidRPr="0017159E">
        <w:t xml:space="preserve">Ley, R. E., Peterson, D. A., &amp; Gordon, J. I. (2006). Ecological and evolutionary forces shaping microbial diversity in the human intestine. </w:t>
      </w:r>
      <w:r w:rsidRPr="0017159E">
        <w:rPr>
          <w:i/>
        </w:rPr>
        <w:t>Cell, 124</w:t>
      </w:r>
      <w:r w:rsidRPr="0017159E">
        <w:t>(4), 837-848. doi:10.1016/j.cell.2006.02.017</w:t>
      </w:r>
    </w:p>
    <w:p w14:paraId="7726B046" w14:textId="77777777" w:rsidR="0017159E" w:rsidRPr="0017159E" w:rsidRDefault="0017159E" w:rsidP="0017159E">
      <w:pPr>
        <w:pStyle w:val="EndNoteBibliography"/>
        <w:ind w:left="720" w:hanging="720"/>
      </w:pPr>
      <w:r w:rsidRPr="0017159E">
        <w:t xml:space="preserve">Lin, W., Wu, R. T., Wu, T. Y., Khor, T. O., Wang, H., &amp; Kong, A. N. (2008). Sulforaphane suppressed LPS-induced inflammation in mouse peritoneal macrophages through Nrf2 dependent pathway. </w:t>
      </w:r>
      <w:r w:rsidRPr="0017159E">
        <w:rPr>
          <w:i/>
        </w:rPr>
        <w:t>Biochemical Pharmacology, 76</w:t>
      </w:r>
      <w:r w:rsidRPr="0017159E">
        <w:t>(8), 967-973. doi:10.1016/j.bcp.2008.07.036</w:t>
      </w:r>
    </w:p>
    <w:p w14:paraId="07E590EC" w14:textId="77777777" w:rsidR="0017159E" w:rsidRPr="0017159E" w:rsidRDefault="0017159E" w:rsidP="0017159E">
      <w:pPr>
        <w:pStyle w:val="EndNoteBibliography"/>
        <w:ind w:left="720" w:hanging="720"/>
      </w:pPr>
      <w:r w:rsidRPr="0017159E">
        <w:t xml:space="preserve">Liu, Y., &amp; Dey, M. (2017). Dietary Phenethyl Isothiocyanate Protects Mice from Colitis Associated Colon Cancer. </w:t>
      </w:r>
      <w:r w:rsidRPr="0017159E">
        <w:rPr>
          <w:i/>
        </w:rPr>
        <w:t>Int J Mol Sci, 18</w:t>
      </w:r>
      <w:r w:rsidRPr="0017159E">
        <w:t>(9). doi:10.3390/ijms18091908</w:t>
      </w:r>
    </w:p>
    <w:p w14:paraId="7F1CD7CF" w14:textId="77777777" w:rsidR="0017159E" w:rsidRPr="0017159E" w:rsidRDefault="0017159E" w:rsidP="0017159E">
      <w:pPr>
        <w:pStyle w:val="EndNoteBibliography"/>
        <w:ind w:left="720" w:hanging="720"/>
      </w:pPr>
      <w:r w:rsidRPr="0017159E">
        <w:t xml:space="preserve">Lundberg, R., Toft, M. F., August, B., Hansen, A. K., &amp; Hansen, C. H. (2016). Antibiotic-treated versus germ-free rodents for microbiota transplantation studies. </w:t>
      </w:r>
      <w:r w:rsidRPr="0017159E">
        <w:rPr>
          <w:i/>
        </w:rPr>
        <w:t>Gut Microbes, 7</w:t>
      </w:r>
      <w:r w:rsidRPr="0017159E">
        <w:t>(1), 68-74. doi:10.1080/19490976.2015.1127463</w:t>
      </w:r>
    </w:p>
    <w:p w14:paraId="494F9B19" w14:textId="77777777" w:rsidR="0017159E" w:rsidRPr="0017159E" w:rsidRDefault="0017159E" w:rsidP="0017159E">
      <w:pPr>
        <w:pStyle w:val="EndNoteBibliography"/>
        <w:ind w:left="720" w:hanging="720"/>
      </w:pPr>
      <w:r w:rsidRPr="0017159E">
        <w:t xml:space="preserve">Lyra, A., Krogius-Kurikka, L., Nikkila, J., Malinen, E., Kajander, K., Kurikka, K., . . . Palva, A. (2010). Effect of a multispecies probiotic supplement on quantity of irritable bowel syndrome-related intestinal microbial phylotypes. </w:t>
      </w:r>
      <w:r w:rsidRPr="0017159E">
        <w:rPr>
          <w:i/>
        </w:rPr>
        <w:t>BMC Gastroenterol, 10</w:t>
      </w:r>
      <w:r w:rsidRPr="0017159E">
        <w:t>, 110. doi:10.1186/1471-230X-10-110</w:t>
      </w:r>
    </w:p>
    <w:p w14:paraId="093B6134" w14:textId="77777777" w:rsidR="0017159E" w:rsidRPr="0017159E" w:rsidRDefault="0017159E" w:rsidP="0017159E">
      <w:pPr>
        <w:pStyle w:val="EndNoteBibliography"/>
        <w:ind w:left="720" w:hanging="720"/>
      </w:pPr>
      <w:r w:rsidRPr="0017159E">
        <w:t xml:space="preserve">Mariat, D., Firmesse, O., Levenez, F., Guimaraes, V., Sokol, H., Dore, J., . . . Furet, J. P. (2009). The Firmicutes/Bacteroidetes ratio of the human microbiota changes with age. </w:t>
      </w:r>
      <w:r w:rsidRPr="0017159E">
        <w:rPr>
          <w:i/>
        </w:rPr>
        <w:t>BMC Microbiol, 9</w:t>
      </w:r>
      <w:r w:rsidRPr="0017159E">
        <w:t>, 123. doi:10.1186/1471-2180-9-123</w:t>
      </w:r>
    </w:p>
    <w:p w14:paraId="3A343AC8" w14:textId="77777777" w:rsidR="0017159E" w:rsidRPr="0017159E" w:rsidRDefault="0017159E" w:rsidP="0017159E">
      <w:pPr>
        <w:pStyle w:val="EndNoteBibliography"/>
        <w:ind w:left="720" w:hanging="720"/>
      </w:pPr>
      <w:r w:rsidRPr="0017159E">
        <w:t xml:space="preserve">Martinez, I., Lattimer, J. M., Hubach, K. L., Case, J. A., Yang, J. Y., Weber, C. G., . . . Walter, J. (2013). Gut microbiome composition is linked to whole grain-induced immunological improvements. </w:t>
      </w:r>
      <w:r w:rsidRPr="0017159E">
        <w:rPr>
          <w:i/>
        </w:rPr>
        <w:t>Isme Journal, 7</w:t>
      </w:r>
      <w:r w:rsidRPr="0017159E">
        <w:t>(2), 269-280. doi:10.1038/ismej.2012.104</w:t>
      </w:r>
    </w:p>
    <w:p w14:paraId="5B99BA39" w14:textId="77777777" w:rsidR="0017159E" w:rsidRPr="0017159E" w:rsidRDefault="0017159E" w:rsidP="0017159E">
      <w:pPr>
        <w:pStyle w:val="EndNoteBibliography"/>
        <w:ind w:left="720" w:hanging="720"/>
      </w:pPr>
      <w:r w:rsidRPr="0017159E">
        <w:t xml:space="preserve">Maslowski, K. M., &amp; Mackay, C. R. (2011). Diet, gut microbiota and immune responses. </w:t>
      </w:r>
      <w:r w:rsidRPr="0017159E">
        <w:rPr>
          <w:i/>
        </w:rPr>
        <w:t>Nature Immunology, 12</w:t>
      </w:r>
      <w:r w:rsidRPr="0017159E">
        <w:t>(1), 5-9. doi:10.1038/ni0111-5</w:t>
      </w:r>
    </w:p>
    <w:p w14:paraId="2EB3FC2C" w14:textId="77777777" w:rsidR="0017159E" w:rsidRPr="0017159E" w:rsidRDefault="0017159E" w:rsidP="0017159E">
      <w:pPr>
        <w:pStyle w:val="EndNoteBibliography"/>
        <w:ind w:left="720" w:hanging="720"/>
      </w:pPr>
      <w:r w:rsidRPr="0017159E">
        <w:t xml:space="preserve">McKernan, D. P., Fitzgerald, P., Dinan, T. G., &amp; Cryan, J. F. (2010). The probiotic Bifidobacterium infantis 35624 displays visceral antinociceptive effects in the rat. </w:t>
      </w:r>
      <w:r w:rsidRPr="0017159E">
        <w:rPr>
          <w:i/>
        </w:rPr>
        <w:t>Neurogastroenterology and Motility, 22</w:t>
      </w:r>
      <w:r w:rsidRPr="0017159E">
        <w:t>(9), 1029-+. doi:10.1111/j.1365-2982.2010.01520.x</w:t>
      </w:r>
    </w:p>
    <w:p w14:paraId="07F0FBAA" w14:textId="77777777" w:rsidR="0017159E" w:rsidRPr="0017159E" w:rsidRDefault="0017159E" w:rsidP="0017159E">
      <w:pPr>
        <w:pStyle w:val="EndNoteBibliography"/>
        <w:ind w:left="720" w:hanging="720"/>
      </w:pPr>
      <w:r w:rsidRPr="0017159E">
        <w:t xml:space="preserve">Minich, J. J., Humphrey, G., Benitez, R. A. S., Sanders, J., Swofford, A., Allen, E. E., &amp; Knight, R. (2018). High-Throughput Miniaturized 16S rRNA Amplicon Library Preparation Reduces Costs while Preserving Microbiome Integrity. </w:t>
      </w:r>
      <w:r w:rsidRPr="0017159E">
        <w:rPr>
          <w:i/>
        </w:rPr>
        <w:t>Msystems, 3</w:t>
      </w:r>
      <w:r w:rsidRPr="0017159E">
        <w:t>(6). doi:ARTN e00166-18</w:t>
      </w:r>
    </w:p>
    <w:p w14:paraId="102B78AF" w14:textId="77777777" w:rsidR="0017159E" w:rsidRPr="0017159E" w:rsidRDefault="0017159E" w:rsidP="0017159E">
      <w:pPr>
        <w:pStyle w:val="EndNoteBibliography"/>
        <w:ind w:left="720" w:hanging="720"/>
      </w:pPr>
      <w:r w:rsidRPr="0017159E">
        <w:t>10.1128/mSystem.00166-18</w:t>
      </w:r>
    </w:p>
    <w:p w14:paraId="6FA10E04" w14:textId="77777777" w:rsidR="0017159E" w:rsidRPr="0017159E" w:rsidRDefault="0017159E" w:rsidP="0017159E">
      <w:pPr>
        <w:pStyle w:val="EndNoteBibliography"/>
        <w:ind w:left="720" w:hanging="720"/>
      </w:pPr>
      <w:r w:rsidRPr="0017159E">
        <w:t xml:space="preserve">Mitsuishi, Y., Motohashi, H., &amp; Yamamoto, M. (2012). The Keap1-Nrf2 system in cancers: stress response and anabolic metabolism. </w:t>
      </w:r>
      <w:r w:rsidRPr="0017159E">
        <w:rPr>
          <w:i/>
        </w:rPr>
        <w:t>Front Oncol, 2</w:t>
      </w:r>
      <w:r w:rsidRPr="0017159E">
        <w:t>, 200. doi:10.3389/fonc.2012.00200</w:t>
      </w:r>
    </w:p>
    <w:p w14:paraId="0E2246D9" w14:textId="77777777" w:rsidR="0017159E" w:rsidRPr="0017159E" w:rsidRDefault="0017159E" w:rsidP="0017159E">
      <w:pPr>
        <w:pStyle w:val="EndNoteBibliography"/>
        <w:ind w:left="720" w:hanging="720"/>
      </w:pPr>
      <w:r w:rsidRPr="0017159E">
        <w:t xml:space="preserve">Osburn, W. O., &amp; Kensler, T. W. (2008). Nrf2 signaling: an adaptive response pathway for protection against environmental toxic insults. </w:t>
      </w:r>
      <w:r w:rsidRPr="0017159E">
        <w:rPr>
          <w:i/>
        </w:rPr>
        <w:t>Mutat Res, 659</w:t>
      </w:r>
      <w:r w:rsidRPr="0017159E">
        <w:t>(1-2), 31-39. doi:10.1016/j.mrrev.2007.11.006</w:t>
      </w:r>
    </w:p>
    <w:p w14:paraId="03372E0A" w14:textId="77777777" w:rsidR="0017159E" w:rsidRPr="0017159E" w:rsidRDefault="0017159E" w:rsidP="0017159E">
      <w:pPr>
        <w:pStyle w:val="EndNoteBibliography"/>
        <w:ind w:left="720" w:hanging="720"/>
      </w:pPr>
      <w:r w:rsidRPr="0017159E">
        <w:t xml:space="preserve">Parada, A. E., Needham, D. M., &amp; Fuhrman, J. A. (2016). Every base matters: assessing small subunit rRNA primers for marine microbiomes with mock communities, time series and global field samples. </w:t>
      </w:r>
      <w:r w:rsidRPr="0017159E">
        <w:rPr>
          <w:i/>
        </w:rPr>
        <w:t>Environmental Microbiology, 18</w:t>
      </w:r>
      <w:r w:rsidRPr="0017159E">
        <w:t>(5), 1403-1414. doi:10.1111/1462-</w:t>
      </w:r>
      <w:r w:rsidRPr="0017159E">
        <w:lastRenderedPageBreak/>
        <w:t>2920.13023</w:t>
      </w:r>
    </w:p>
    <w:p w14:paraId="38624C6F" w14:textId="77777777" w:rsidR="0017159E" w:rsidRPr="0017159E" w:rsidRDefault="0017159E" w:rsidP="0017159E">
      <w:pPr>
        <w:pStyle w:val="EndNoteBibliography"/>
        <w:ind w:left="720" w:hanging="720"/>
      </w:pPr>
      <w:r w:rsidRPr="0017159E">
        <w:t xml:space="preserve">Qin, J., Li, R., Raes, J., Arumugam, M., Burgdorf, K. S., Manichanh, C., . . . Wang, J. (2010). A human gut microbial gene catalogue established by metagenomic sequencing. </w:t>
      </w:r>
      <w:r w:rsidRPr="0017159E">
        <w:rPr>
          <w:i/>
        </w:rPr>
        <w:t>Nature, 464</w:t>
      </w:r>
      <w:r w:rsidRPr="0017159E">
        <w:t>(7285), 59-65. doi:10.1038/nature08821</w:t>
      </w:r>
    </w:p>
    <w:p w14:paraId="5ED447F0" w14:textId="77777777" w:rsidR="0017159E" w:rsidRPr="0017159E" w:rsidRDefault="0017159E" w:rsidP="0017159E">
      <w:pPr>
        <w:pStyle w:val="EndNoteBibliography"/>
        <w:ind w:left="720" w:hanging="720"/>
      </w:pPr>
      <w:r w:rsidRPr="0017159E">
        <w:t xml:space="preserve">Quince, C., Lanzen, A., Davenport, R. J., &amp; Turnbaugh, P. J. (2011). Removing Noise From Pyrosequenced Amplicons. </w:t>
      </w:r>
      <w:r w:rsidRPr="0017159E">
        <w:rPr>
          <w:i/>
        </w:rPr>
        <w:t>Bmc Bioinformatics, 12</w:t>
      </w:r>
      <w:r w:rsidRPr="0017159E">
        <w:t>. doi:Artn 38</w:t>
      </w:r>
    </w:p>
    <w:p w14:paraId="6561769D" w14:textId="77777777" w:rsidR="0017159E" w:rsidRPr="0017159E" w:rsidRDefault="0017159E" w:rsidP="0017159E">
      <w:pPr>
        <w:pStyle w:val="EndNoteBibliography"/>
        <w:ind w:left="720" w:hanging="720"/>
      </w:pPr>
      <w:r w:rsidRPr="0017159E">
        <w:t>10.1186/1471-2105-12-38</w:t>
      </w:r>
    </w:p>
    <w:p w14:paraId="7603C0A3" w14:textId="77777777" w:rsidR="0017159E" w:rsidRPr="0017159E" w:rsidRDefault="0017159E" w:rsidP="0017159E">
      <w:pPr>
        <w:pStyle w:val="EndNoteBibliography"/>
        <w:ind w:left="720" w:hanging="720"/>
      </w:pPr>
      <w:r w:rsidRPr="0017159E">
        <w:t xml:space="preserve">Rainey, F. A., &amp; Janssen, P. H. (1995). Phylogenetic analysis by 16S ribosomal DNA sequence comparison reveals two unrelated groups of species within the genus Ruminococcus. </w:t>
      </w:r>
      <w:r w:rsidRPr="0017159E">
        <w:rPr>
          <w:i/>
        </w:rPr>
        <w:t>FEMS Microbiol Lett, 129</w:t>
      </w:r>
      <w:r w:rsidRPr="0017159E">
        <w:t>(1), 69-73. doi:10.1016/0378-1097(95)00138-U</w:t>
      </w:r>
    </w:p>
    <w:p w14:paraId="48C0324C" w14:textId="77777777" w:rsidR="0017159E" w:rsidRPr="0017159E" w:rsidRDefault="0017159E" w:rsidP="0017159E">
      <w:pPr>
        <w:pStyle w:val="EndNoteBibliography"/>
        <w:ind w:left="720" w:hanging="720"/>
      </w:pPr>
      <w:r w:rsidRPr="0017159E">
        <w:t xml:space="preserve">Ramakrishna, B. S. (2013). Role of the gut microbiota in human nutrition and metabolism. </w:t>
      </w:r>
      <w:r w:rsidRPr="0017159E">
        <w:rPr>
          <w:i/>
        </w:rPr>
        <w:t>Journal of Gastroenterology and Hepatology, 28</w:t>
      </w:r>
      <w:r w:rsidRPr="0017159E">
        <w:t>, 9-17. doi:10.1111/jgh.12294</w:t>
      </w:r>
    </w:p>
    <w:p w14:paraId="3DE90C85" w14:textId="77777777" w:rsidR="0017159E" w:rsidRPr="0017159E" w:rsidRDefault="0017159E" w:rsidP="0017159E">
      <w:pPr>
        <w:pStyle w:val="EndNoteBibliography"/>
        <w:ind w:left="720" w:hanging="720"/>
      </w:pPr>
      <w:r w:rsidRPr="0017159E">
        <w:t xml:space="preserve">Roopchand, D. E., Carmody, R. N., Kuhn, P., Moskal, K., Rojas-Silva, P., Turnbaugh, P. J., &amp; Raskin, I. (2015). Dietary Polyphenols Promote Growth of the Gut Bacterium Akkermansia muciniphila and Attenuate High-Fat Diet-Induced Metabolic Syndrome. </w:t>
      </w:r>
      <w:r w:rsidRPr="0017159E">
        <w:rPr>
          <w:i/>
        </w:rPr>
        <w:t>Diabetes, 64</w:t>
      </w:r>
      <w:r w:rsidRPr="0017159E">
        <w:t>(8), 2847-2858. doi:10.2337/db14-1916</w:t>
      </w:r>
    </w:p>
    <w:p w14:paraId="0D24A7F6" w14:textId="77777777" w:rsidR="0017159E" w:rsidRPr="0017159E" w:rsidRDefault="0017159E" w:rsidP="0017159E">
      <w:pPr>
        <w:pStyle w:val="EndNoteBibliography"/>
        <w:ind w:left="720" w:hanging="720"/>
      </w:pPr>
      <w:r w:rsidRPr="0017159E">
        <w:t xml:space="preserve">Rowland, I., Gibson, G., Heinken, A., Scott, K., Swann, J., Thiele, I., &amp; Tuohy, K. (2018). Gut microbiota functions: metabolism of nutrients and other food components. </w:t>
      </w:r>
      <w:r w:rsidRPr="0017159E">
        <w:rPr>
          <w:i/>
        </w:rPr>
        <w:t>European Journal of Nutrition, 57</w:t>
      </w:r>
      <w:r w:rsidRPr="0017159E">
        <w:t>(1), 1-24. doi:10.1007/s00394-017-1445-8</w:t>
      </w:r>
    </w:p>
    <w:p w14:paraId="6EB90AC7" w14:textId="77777777" w:rsidR="0017159E" w:rsidRPr="0017159E" w:rsidRDefault="0017159E" w:rsidP="0017159E">
      <w:pPr>
        <w:pStyle w:val="EndNoteBibliography"/>
        <w:ind w:left="720" w:hanging="720"/>
      </w:pPr>
      <w:r w:rsidRPr="0017159E">
        <w:t xml:space="preserve">Schmidt, C. (2015). Mental health: thinking from the gut. </w:t>
      </w:r>
      <w:r w:rsidRPr="0017159E">
        <w:rPr>
          <w:i/>
        </w:rPr>
        <w:t>Nature, 518</w:t>
      </w:r>
      <w:r w:rsidRPr="0017159E">
        <w:t>(7540), S12-15. doi:10.1038/518S13a</w:t>
      </w:r>
    </w:p>
    <w:p w14:paraId="541AF99D" w14:textId="77777777" w:rsidR="0017159E" w:rsidRPr="0017159E" w:rsidRDefault="0017159E" w:rsidP="0017159E">
      <w:pPr>
        <w:pStyle w:val="EndNoteBibliography"/>
        <w:ind w:left="720" w:hanging="720"/>
      </w:pPr>
      <w:r w:rsidRPr="0017159E">
        <w:t xml:space="preserve">Sekirov, I., Russell, S. L., Antunes, L. C. M., &amp; Finlay, B. B. (2010). Gut Microbiota in Health and Disease. </w:t>
      </w:r>
      <w:r w:rsidRPr="0017159E">
        <w:rPr>
          <w:i/>
        </w:rPr>
        <w:t>Physiological Reviews, 90</w:t>
      </w:r>
      <w:r w:rsidRPr="0017159E">
        <w:t>(3), 859-904. doi:10.1152/physrev.00045.2009</w:t>
      </w:r>
    </w:p>
    <w:p w14:paraId="5437E1B1" w14:textId="77777777" w:rsidR="0017159E" w:rsidRPr="0017159E" w:rsidRDefault="0017159E" w:rsidP="0017159E">
      <w:pPr>
        <w:pStyle w:val="EndNoteBibliography"/>
        <w:ind w:left="720" w:hanging="720"/>
      </w:pPr>
      <w:r w:rsidRPr="0017159E">
        <w:t xml:space="preserve">Shen, G., Xu, C., Hu, R., Jain, M. R., Gopalkrishnan, A., Nair, S., . . . Kong, A. N. (2006). Modulation of nuclear factor E2-related factor 2-mediated gene expression in mice liver and small intestine by cancer chemopreventive agent curcumin. </w:t>
      </w:r>
      <w:r w:rsidRPr="0017159E">
        <w:rPr>
          <w:i/>
        </w:rPr>
        <w:t>Mol Cancer Ther, 5</w:t>
      </w:r>
      <w:r w:rsidRPr="0017159E">
        <w:t>(1), 39-51. doi:10.1158/1535-7163.MCT-05-0293</w:t>
      </w:r>
    </w:p>
    <w:p w14:paraId="148DB25C" w14:textId="77777777" w:rsidR="0017159E" w:rsidRPr="0017159E" w:rsidRDefault="0017159E" w:rsidP="0017159E">
      <w:pPr>
        <w:pStyle w:val="EndNoteBibliography"/>
        <w:ind w:left="720" w:hanging="720"/>
      </w:pPr>
      <w:r w:rsidRPr="0017159E">
        <w:t xml:space="preserve">Shim, J. O. (2013). Gut microbiota in inflammatory bowel disease. </w:t>
      </w:r>
      <w:r w:rsidRPr="0017159E">
        <w:rPr>
          <w:i/>
        </w:rPr>
        <w:t>Pediatr Gastroenterol Hepatol Nutr, 16</w:t>
      </w:r>
      <w:r w:rsidRPr="0017159E">
        <w:t>(1), 17-21. doi:10.5223/pghn.2013.16.1.17</w:t>
      </w:r>
    </w:p>
    <w:p w14:paraId="0D6D4980" w14:textId="77777777" w:rsidR="0017159E" w:rsidRPr="0017159E" w:rsidRDefault="0017159E" w:rsidP="0017159E">
      <w:pPr>
        <w:pStyle w:val="EndNoteBibliography"/>
        <w:ind w:left="720" w:hanging="720"/>
      </w:pPr>
      <w:r w:rsidRPr="0017159E">
        <w:t xml:space="preserve">Taguchi, K., &amp; Yamamoto, M. (2017). The KEAP1-NRF2 System in Cancer. </w:t>
      </w:r>
      <w:r w:rsidRPr="0017159E">
        <w:rPr>
          <w:i/>
        </w:rPr>
        <w:t>Front Oncol, 7</w:t>
      </w:r>
      <w:r w:rsidRPr="0017159E">
        <w:t>, 85. doi:10.3389/fonc.2017.00085</w:t>
      </w:r>
    </w:p>
    <w:p w14:paraId="07FD722B" w14:textId="77777777" w:rsidR="0017159E" w:rsidRPr="0017159E" w:rsidRDefault="0017159E" w:rsidP="0017159E">
      <w:pPr>
        <w:pStyle w:val="EndNoteBibliography"/>
        <w:ind w:left="720" w:hanging="720"/>
      </w:pPr>
      <w:r w:rsidRPr="0017159E">
        <w:t xml:space="preserve">Tillisch, K., Labus, J. S., Ebrat, B., Stains, J., Naliboff, B. D., Guyonnet, D., . . . Mayer, E. A. (2012). Modulation of the Brain-Gut Axis After 4-Week Intervention With a Probiotic Fermented Dairy Product. </w:t>
      </w:r>
      <w:r w:rsidRPr="0017159E">
        <w:rPr>
          <w:i/>
        </w:rPr>
        <w:t>Gastroenterology, 142</w:t>
      </w:r>
      <w:r w:rsidRPr="0017159E">
        <w:t xml:space="preserve">(5), S115-S115. </w:t>
      </w:r>
    </w:p>
    <w:p w14:paraId="174C9C77" w14:textId="77777777" w:rsidR="0017159E" w:rsidRPr="0017159E" w:rsidRDefault="0017159E" w:rsidP="0017159E">
      <w:pPr>
        <w:pStyle w:val="EndNoteBibliography"/>
        <w:ind w:left="720" w:hanging="720"/>
      </w:pPr>
      <w:r w:rsidRPr="0017159E">
        <w:t xml:space="preserve">Turnbaugh, P. J., Ridaura, V. K., Faith, J. J., Rey, F. E., Knight, R., &amp; Gordon, J. I. (2009). The effect of diet on the human gut microbiome: a metagenomic analysis in humanized gnotobiotic mice. </w:t>
      </w:r>
      <w:r w:rsidRPr="0017159E">
        <w:rPr>
          <w:i/>
        </w:rPr>
        <w:t>Sci Transl Med, 1</w:t>
      </w:r>
      <w:r w:rsidRPr="0017159E">
        <w:t>(6), 6ra14. doi:10.1126/scitranslmed.3000322</w:t>
      </w:r>
    </w:p>
    <w:p w14:paraId="259AEAB7" w14:textId="77777777" w:rsidR="0017159E" w:rsidRPr="0017159E" w:rsidRDefault="0017159E" w:rsidP="0017159E">
      <w:pPr>
        <w:pStyle w:val="EndNoteBibliography"/>
        <w:ind w:left="720" w:hanging="720"/>
      </w:pPr>
      <w:r w:rsidRPr="0017159E">
        <w:t xml:space="preserve">Ussar, S., Griffin, N. W., Bezy, O., Fujisaka, S., Vienberg, S., Softic, S., . . . Kahn, C. R. (2015). Interactions between Gut Microbiota, Host Genetics and Diet Modulate the Predisposition to Obesity and Metabolic Syndrome. </w:t>
      </w:r>
      <w:r w:rsidRPr="0017159E">
        <w:rPr>
          <w:i/>
        </w:rPr>
        <w:t>Cell Metabolism, 22</w:t>
      </w:r>
      <w:r w:rsidRPr="0017159E">
        <w:t>(3), 516-530. doi:10.1016/j.cmet.2015.07.007</w:t>
      </w:r>
    </w:p>
    <w:p w14:paraId="0563F7CB" w14:textId="77777777" w:rsidR="0017159E" w:rsidRPr="0017159E" w:rsidRDefault="0017159E" w:rsidP="0017159E">
      <w:pPr>
        <w:pStyle w:val="EndNoteBibliography"/>
        <w:ind w:left="720" w:hanging="720"/>
      </w:pPr>
      <w:r w:rsidRPr="0017159E">
        <w:t xml:space="preserve">Walters, W., Hyde, E. R., Berg-Lyons, D., Ackermann, G., Humphrey, G., Parada, A., . . . Knight, R. (2016). Improved Bacterial 16S rRNA Gene (V4 and V4-5) and Fungal Internal Transcribed Spacer Marker Gene Primers for Microbial Community Surveys. </w:t>
      </w:r>
      <w:r w:rsidRPr="0017159E">
        <w:rPr>
          <w:i/>
        </w:rPr>
        <w:t>Msystems, 1</w:t>
      </w:r>
      <w:r w:rsidRPr="0017159E">
        <w:t>(1). doi:UNSP e00009</w:t>
      </w:r>
    </w:p>
    <w:p w14:paraId="319C151B" w14:textId="77777777" w:rsidR="0017159E" w:rsidRPr="0017159E" w:rsidRDefault="0017159E" w:rsidP="0017159E">
      <w:pPr>
        <w:pStyle w:val="EndNoteBibliography"/>
        <w:ind w:left="720" w:hanging="720"/>
      </w:pPr>
      <w:r w:rsidRPr="0017159E">
        <w:t>10.1128/mSystems.00009-15</w:t>
      </w:r>
    </w:p>
    <w:p w14:paraId="73FCA70B" w14:textId="77777777" w:rsidR="0017159E" w:rsidRPr="0017159E" w:rsidRDefault="0017159E" w:rsidP="0017159E">
      <w:pPr>
        <w:pStyle w:val="EndNoteBibliography"/>
        <w:ind w:left="720" w:hanging="720"/>
      </w:pPr>
      <w:r w:rsidRPr="0017159E">
        <w:t xml:space="preserve">Yilmaz, P., Parfrey, L. W., Yarza, P., Gerken, J., Pruesse, E., Quast, C., . . . Glockner, F. O. (2014). The SILVA and "All-species Living Tree Project (LTP)" taxonomic frameworks. </w:t>
      </w:r>
      <w:r w:rsidRPr="0017159E">
        <w:rPr>
          <w:i/>
        </w:rPr>
        <w:t>Nucleic Acids Research, 42</w:t>
      </w:r>
      <w:r w:rsidRPr="0017159E">
        <w:t>(D1), D643-D648. doi:10.1093/nar/gkt1209</w:t>
      </w:r>
    </w:p>
    <w:p w14:paraId="4B399FEE" w14:textId="77777777" w:rsidR="0017159E" w:rsidRPr="0017159E" w:rsidRDefault="0017159E" w:rsidP="0017159E">
      <w:pPr>
        <w:pStyle w:val="EndNoteBibliography"/>
        <w:ind w:left="720" w:hanging="720"/>
      </w:pPr>
      <w:r w:rsidRPr="0017159E">
        <w:t xml:space="preserve">Zhang, D. D. (2006). Mechanistic studies of the Nrf2-Keap1 signaling pathway. </w:t>
      </w:r>
      <w:r w:rsidRPr="0017159E">
        <w:rPr>
          <w:i/>
        </w:rPr>
        <w:t>Drug Metab Rev, 38</w:t>
      </w:r>
      <w:r w:rsidRPr="0017159E">
        <w:t>(4), 769-789. doi:10.1080/03602530600971974</w:t>
      </w:r>
    </w:p>
    <w:p w14:paraId="00FC6195" w14:textId="77777777" w:rsidR="0017159E" w:rsidRPr="0017159E" w:rsidRDefault="0017159E" w:rsidP="0017159E">
      <w:pPr>
        <w:pStyle w:val="EndNoteBibliography"/>
        <w:ind w:left="720" w:hanging="720"/>
      </w:pPr>
      <w:r w:rsidRPr="0017159E">
        <w:lastRenderedPageBreak/>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17159E">
        <w:rPr>
          <w:i/>
        </w:rPr>
        <w:t>J Nutr Biochem, 56</w:t>
      </w:r>
      <w:r w:rsidRPr="0017159E">
        <w:t>, 142-151. doi:10.1016/j.jnutbio.2018.02.009</w:t>
      </w:r>
    </w:p>
    <w:p w14:paraId="31B3422F" w14:textId="6E1759F9" w:rsidR="00E65298" w:rsidRPr="007F3B3D" w:rsidRDefault="00296FB0" w:rsidP="003C5D03">
      <w:pPr>
        <w:spacing w:line="36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Sargsyan, Davit [JRDUS]" w:date="2020-04-28T09:56:00Z" w:initials="SD[">
    <w:p w14:paraId="0BEB0CB5" w14:textId="72D08275" w:rsidR="003F060C" w:rsidRDefault="003F060C">
      <w:pPr>
        <w:pStyle w:val="CommentText"/>
      </w:pPr>
      <w:r>
        <w:rPr>
          <w:rStyle w:val="CommentReference"/>
        </w:rPr>
        <w:annotationRef/>
      </w:r>
      <w:r>
        <w:t>I added a line of code to get these numbers in the HTML report.</w:t>
      </w:r>
    </w:p>
  </w:comment>
  <w:comment w:id="16" w:author="Sargsyan, Davit [JRDUS]" w:date="2020-04-28T11:18:00Z" w:initials="SD[">
    <w:p w14:paraId="3E343777" w14:textId="6E79B81A" w:rsidR="003F060C" w:rsidRDefault="003F060C">
      <w:pPr>
        <w:pStyle w:val="CommentText"/>
      </w:pPr>
      <w:r>
        <w:rPr>
          <w:rStyle w:val="CommentReference"/>
        </w:rPr>
        <w:annotationRef/>
      </w:r>
      <w:proofErr w:type="gramStart"/>
      <w:r>
        <w:t>Is</w:t>
      </w:r>
      <w:proofErr w:type="gramEnd"/>
      <w:r>
        <w:t xml:space="preserve"> this Dr. Gao’s results? </w:t>
      </w:r>
    </w:p>
  </w:comment>
  <w:comment w:id="23" w:author="Sargsyan, Davit [JRDUS]" w:date="2020-04-29T17:13:00Z" w:initials="SD[">
    <w:p w14:paraId="6BB1AEF4" w14:textId="09E74C40" w:rsidR="003F060C" w:rsidRDefault="003F060C">
      <w:pPr>
        <w:pStyle w:val="CommentText"/>
      </w:pPr>
      <w:r>
        <w:rPr>
          <w:rStyle w:val="CommentReference"/>
        </w:rPr>
        <w:annotationRef/>
      </w:r>
      <w:r>
        <w:t xml:space="preserve">Maybe we should discuss symbiotic microbes rather than environmental microorganisms? </w:t>
      </w:r>
      <w:proofErr w:type="gramStart"/>
      <w:r>
        <w:t>E.g.</w:t>
      </w:r>
      <w:proofErr w:type="gramEnd"/>
      <w:r>
        <w:t xml:space="preserve"> how humans have gut microbiome from early childhood and it normally persists over lifetime. I </w:t>
      </w:r>
      <w:proofErr w:type="gramStart"/>
      <w:r>
        <w:t>don’t</w:t>
      </w:r>
      <w:proofErr w:type="gramEnd"/>
      <w:r>
        <w:t xml:space="preserve"> think we need to talk about skin here.</w:t>
      </w:r>
    </w:p>
  </w:comment>
  <w:comment w:id="24" w:author="Sargsyan, Davit [JRDUS]" w:date="2020-06-28T09:00:00Z" w:initials="SD[">
    <w:p w14:paraId="22899941" w14:textId="1E507C2D" w:rsidR="003F060C" w:rsidRDefault="003F060C">
      <w:pPr>
        <w:pStyle w:val="CommentText"/>
      </w:pPr>
      <w:r>
        <w:rPr>
          <w:rStyle w:val="CommentReference"/>
        </w:rPr>
        <w:annotationRef/>
      </w:r>
      <w:r>
        <w:t>Where should this citation go? At the end of next sentence? What about the gnotobiotic mouse section – is that from the same study?</w:t>
      </w:r>
    </w:p>
  </w:comment>
  <w:comment w:id="25" w:author="Renyi Wu" w:date="2021-03-27T13:28:00Z" w:initials="RW">
    <w:p w14:paraId="28ABAC68" w14:textId="023268E5" w:rsidR="00B03017" w:rsidRDefault="00B03017">
      <w:pPr>
        <w:pStyle w:val="CommentText"/>
      </w:pPr>
      <w:r>
        <w:rPr>
          <w:rStyle w:val="CommentReference"/>
        </w:rPr>
        <w:annotationRef/>
      </w:r>
      <w:r>
        <w:t>The position is ok. Need to insert with endnote, not plain text.</w:t>
      </w:r>
    </w:p>
  </w:comment>
  <w:comment w:id="30" w:author="Sargsyan, Davit [JRDUS]" w:date="2020-04-30T23:02:00Z" w:initials="SD[">
    <w:p w14:paraId="5728033A" w14:textId="69AB7528" w:rsidR="003F060C" w:rsidRDefault="003F060C">
      <w:pPr>
        <w:pStyle w:val="CommentText"/>
      </w:pPr>
      <w:r>
        <w:rPr>
          <w:rStyle w:val="CommentReference"/>
        </w:rPr>
        <w:annotationRef/>
      </w:r>
      <w:r>
        <w:t xml:space="preserve">Are these 2 different 97% thresholds? </w:t>
      </w:r>
    </w:p>
  </w:comment>
  <w:comment w:id="29" w:author="Sargsyan, Davit [JRDUS]" w:date="2020-06-28T09:15:00Z" w:initials="SD[">
    <w:p w14:paraId="32DDCFCE" w14:textId="16A2A82F" w:rsidR="003F060C" w:rsidRDefault="003F060C">
      <w:pPr>
        <w:pStyle w:val="CommentText"/>
      </w:pPr>
      <w:r>
        <w:rPr>
          <w:rStyle w:val="CommentReference"/>
        </w:rPr>
        <w:annotationRef/>
      </w:r>
      <w:r>
        <w:t>Dr Gao to confirm</w:t>
      </w:r>
    </w:p>
  </w:comment>
  <w:comment w:id="31" w:author="Sargsyan, Davit [JRDUS]" w:date="2020-06-29T10:45:00Z" w:initials="SD[">
    <w:p w14:paraId="260239BF" w14:textId="481A3A8D" w:rsidR="003F060C" w:rsidRDefault="003F060C">
      <w:pPr>
        <w:pStyle w:val="CommentText"/>
      </w:pPr>
      <w:r>
        <w:rPr>
          <w:rStyle w:val="CommentReference"/>
        </w:rPr>
        <w:annotationRef/>
      </w:r>
      <w:r>
        <w:t xml:space="preserve">Reference: </w:t>
      </w:r>
      <w:hyperlink r:id="rId1" w:history="1">
        <w:r>
          <w:rPr>
            <w:rStyle w:val="Hyperlink"/>
          </w:rPr>
          <w:t>https://benjjneb.github.io/dada2/tutorial.html</w:t>
        </w:r>
      </w:hyperlink>
    </w:p>
  </w:comment>
  <w:comment w:id="32" w:author="Sargsyan, Davit [JRDUS]" w:date="2020-06-29T10:45:00Z" w:initials="SD[">
    <w:p w14:paraId="314507AB" w14:textId="3C434E8C" w:rsidR="003F060C" w:rsidRDefault="003F060C">
      <w:pPr>
        <w:pStyle w:val="CommentText"/>
      </w:pPr>
      <w:r>
        <w:rPr>
          <w:rStyle w:val="CommentReference"/>
        </w:rPr>
        <w:annotationRef/>
      </w:r>
      <w:r>
        <w:t xml:space="preserve">Reference: </w:t>
      </w:r>
      <w:hyperlink r:id="rId2" w:history="1">
        <w:r>
          <w:rPr>
            <w:rStyle w:val="Hyperlink"/>
          </w:rPr>
          <w:t>https://www.arb-silva.de/</w:t>
        </w:r>
      </w:hyperlink>
    </w:p>
  </w:comment>
  <w:comment w:id="34" w:author="Sargsyan, Davit [JRDUS]" w:date="2021-03-16T02:01:00Z" w:initials="SD[">
    <w:p w14:paraId="7195E66F" w14:textId="6A8EE8F5" w:rsidR="003F060C" w:rsidRDefault="003F060C">
      <w:pPr>
        <w:pStyle w:val="CommentText"/>
      </w:pPr>
      <w:r>
        <w:rPr>
          <w:rStyle w:val="CommentReference"/>
        </w:rPr>
        <w:annotationRef/>
      </w:r>
      <w:r>
        <w:rPr>
          <w:rFonts w:ascii="Times New Roman" w:hAnsi="Times New Roman" w:cs="Times New Roman"/>
          <w:bCs/>
          <w:sz w:val="24"/>
        </w:rPr>
        <w:t>r ASV?</w:t>
      </w:r>
    </w:p>
  </w:comment>
  <w:comment w:id="35" w:author="Sargsyan, Davit [JRDUS]" w:date="2021-03-16T02:02:00Z" w:initials="SD[">
    <w:p w14:paraId="02D84C3F" w14:textId="4A1FFC4A" w:rsidR="003F060C" w:rsidRDefault="003F060C">
      <w:pPr>
        <w:pStyle w:val="CommentText"/>
      </w:pPr>
      <w:r>
        <w:rPr>
          <w:rStyle w:val="CommentReference"/>
        </w:rPr>
        <w:annotationRef/>
      </w:r>
      <w:r>
        <w:rPr>
          <w:rFonts w:ascii="Times New Roman" w:hAnsi="Times New Roman" w:cs="Times New Roman"/>
          <w:bCs/>
          <w:sz w:val="24"/>
        </w:rPr>
        <w:t>r ASV?</w:t>
      </w:r>
    </w:p>
  </w:comment>
  <w:comment w:id="33" w:author="Sargsyan, Davit [JRDUS]" w:date="2020-06-29T11:09:00Z" w:initials="SD[">
    <w:p w14:paraId="78465C36" w14:textId="2EEC03C6" w:rsidR="003F060C" w:rsidRDefault="003F060C">
      <w:pPr>
        <w:pStyle w:val="CommentText"/>
      </w:pPr>
      <w:r>
        <w:rPr>
          <w:rStyle w:val="CommentReference"/>
        </w:rPr>
        <w:annotationRef/>
      </w:r>
      <w:r>
        <w:t>Do we need a formula in the appendix?</w:t>
      </w:r>
    </w:p>
  </w:comment>
  <w:comment w:id="36" w:author="Sargsyan, Davit [JRDUS]" w:date="2020-06-29T15:20:00Z" w:initials="SD[">
    <w:p w14:paraId="5FA8AF09" w14:textId="35594A7B" w:rsidR="003F060C" w:rsidRDefault="003F060C">
      <w:pPr>
        <w:pStyle w:val="CommentText"/>
      </w:pPr>
      <w:r>
        <w:rPr>
          <w:rStyle w:val="CommentReference"/>
        </w:rPr>
        <w:annotationRef/>
      </w:r>
      <w:r>
        <w:t xml:space="preserve">NEW. I need to add </w:t>
      </w:r>
      <w:proofErr w:type="gramStart"/>
      <w:r>
        <w:t>these analysis</w:t>
      </w:r>
      <w:proofErr w:type="gramEnd"/>
      <w:r>
        <w:t xml:space="preserve"> based on some work I did recently.</w:t>
      </w:r>
    </w:p>
  </w:comment>
  <w:comment w:id="40" w:author="Renyi Wu" w:date="2021-03-27T12:54:00Z" w:initials="RW">
    <w:p w14:paraId="0222A27D" w14:textId="27AB06EC" w:rsidR="00810F33" w:rsidRDefault="00810F33">
      <w:pPr>
        <w:pStyle w:val="CommentText"/>
      </w:pPr>
      <w:r>
        <w:rPr>
          <w:rStyle w:val="CommentReference"/>
        </w:rPr>
        <w:annotationRef/>
      </w:r>
      <w:r>
        <w:t>Biologically, one would expect less diversity in Nrf2 KO mice… and this sentence is somewhat contradicting the nex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EB0CB5" w15:done="0"/>
  <w15:commentEx w15:paraId="3E343777" w15:done="0"/>
  <w15:commentEx w15:paraId="6BB1AEF4" w15:done="0"/>
  <w15:commentEx w15:paraId="22899941" w15:done="0"/>
  <w15:commentEx w15:paraId="28ABAC68" w15:paraIdParent="22899941" w15:done="0"/>
  <w15:commentEx w15:paraId="5728033A" w15:done="0"/>
  <w15:commentEx w15:paraId="32DDCFCE" w15:done="0"/>
  <w15:commentEx w15:paraId="260239BF" w15:done="0"/>
  <w15:commentEx w15:paraId="314507AB" w15:done="0"/>
  <w15:commentEx w15:paraId="7195E66F" w15:done="0"/>
  <w15:commentEx w15:paraId="02D84C3F" w15:done="0"/>
  <w15:commentEx w15:paraId="78465C36" w15:done="0"/>
  <w15:commentEx w15:paraId="5FA8AF09" w15:done="0"/>
  <w15:commentEx w15:paraId="0222A2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9B19A" w16cex:dateUtc="2021-03-27T17:28:00Z"/>
  <w16cex:commentExtensible w16cex:durableId="23FA900E" w16cex:dateUtc="2021-03-16T06:01:00Z"/>
  <w16cex:commentExtensible w16cex:durableId="23FA9021" w16cex:dateUtc="2021-03-16T06:02:00Z"/>
  <w16cex:commentExtensible w16cex:durableId="2409A973" w16cex:dateUtc="2021-03-27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EB0CB5" w16cid:durableId="22527C61"/>
  <w16cid:commentId w16cid:paraId="3E343777" w16cid:durableId="22528FA3"/>
  <w16cid:commentId w16cid:paraId="6BB1AEF4" w16cid:durableId="22543444"/>
  <w16cid:commentId w16cid:paraId="22899941" w16cid:durableId="22A2DA9D"/>
  <w16cid:commentId w16cid:paraId="28ABAC68" w16cid:durableId="2409B19A"/>
  <w16cid:commentId w16cid:paraId="5728033A" w16cid:durableId="2255D78C"/>
  <w16cid:commentId w16cid:paraId="32DDCFCE" w16cid:durableId="22A2DE38"/>
  <w16cid:commentId w16cid:paraId="260239BF" w16cid:durableId="22A444BD"/>
  <w16cid:commentId w16cid:paraId="314507AB" w16cid:durableId="22A444DE"/>
  <w16cid:commentId w16cid:paraId="7195E66F" w16cid:durableId="23FA900E"/>
  <w16cid:commentId w16cid:paraId="02D84C3F" w16cid:durableId="23FA9021"/>
  <w16cid:commentId w16cid:paraId="78465C36" w16cid:durableId="22A44A6A"/>
  <w16cid:commentId w16cid:paraId="5FA8AF09" w16cid:durableId="22A48548"/>
  <w16cid:commentId w16cid:paraId="0222A27D" w16cid:durableId="2409A9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A0D6D4" w14:textId="77777777" w:rsidR="00B91931" w:rsidRDefault="00B91931" w:rsidP="00F37C94">
      <w:r>
        <w:separator/>
      </w:r>
    </w:p>
  </w:endnote>
  <w:endnote w:type="continuationSeparator" w:id="0">
    <w:p w14:paraId="666E6528" w14:textId="77777777" w:rsidR="00B91931" w:rsidRDefault="00B91931" w:rsidP="00F37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8A8159" w14:textId="77777777" w:rsidR="00B91931" w:rsidRDefault="00B91931" w:rsidP="00F37C94">
      <w:r>
        <w:separator/>
      </w:r>
    </w:p>
  </w:footnote>
  <w:footnote w:type="continuationSeparator" w:id="0">
    <w:p w14:paraId="033E7888" w14:textId="77777777" w:rsidR="00B91931" w:rsidRDefault="00B91931" w:rsidP="00F37C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i Chen">
    <w15:presenceInfo w15:providerId="AD" w15:userId="S-1-5-21-1317685450-932939914-1801392649-75846"/>
  </w15:person>
  <w15:person w15:author="Renyi Wu">
    <w15:presenceInfo w15:providerId="Windows Live" w15:userId="074ae5615b8a0c52"/>
  </w15:person>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7D9D"/>
    <w:rsid w:val="00004CEB"/>
    <w:rsid w:val="00007230"/>
    <w:rsid w:val="00010C59"/>
    <w:rsid w:val="00010EED"/>
    <w:rsid w:val="00016585"/>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90839"/>
    <w:rsid w:val="000915FE"/>
    <w:rsid w:val="00093EEF"/>
    <w:rsid w:val="00097E22"/>
    <w:rsid w:val="000A02C9"/>
    <w:rsid w:val="000A1439"/>
    <w:rsid w:val="000A35C9"/>
    <w:rsid w:val="000A5660"/>
    <w:rsid w:val="000B2009"/>
    <w:rsid w:val="000B4702"/>
    <w:rsid w:val="000B62F6"/>
    <w:rsid w:val="000B74ED"/>
    <w:rsid w:val="000B76D3"/>
    <w:rsid w:val="000C51CB"/>
    <w:rsid w:val="000C6F0A"/>
    <w:rsid w:val="000C76CC"/>
    <w:rsid w:val="000C7992"/>
    <w:rsid w:val="000D535A"/>
    <w:rsid w:val="000D68C2"/>
    <w:rsid w:val="000D7854"/>
    <w:rsid w:val="000E7E4F"/>
    <w:rsid w:val="000F3B38"/>
    <w:rsid w:val="000F7BE9"/>
    <w:rsid w:val="00100660"/>
    <w:rsid w:val="001022B7"/>
    <w:rsid w:val="001062BA"/>
    <w:rsid w:val="001070CD"/>
    <w:rsid w:val="00111733"/>
    <w:rsid w:val="00117CB5"/>
    <w:rsid w:val="00117F3B"/>
    <w:rsid w:val="00121091"/>
    <w:rsid w:val="00123C53"/>
    <w:rsid w:val="001248E1"/>
    <w:rsid w:val="001257BA"/>
    <w:rsid w:val="00131DF7"/>
    <w:rsid w:val="0013396A"/>
    <w:rsid w:val="001351D6"/>
    <w:rsid w:val="001377B2"/>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2BF7"/>
    <w:rsid w:val="001B6443"/>
    <w:rsid w:val="001C6704"/>
    <w:rsid w:val="001C7815"/>
    <w:rsid w:val="001D0A1E"/>
    <w:rsid w:val="001D38AA"/>
    <w:rsid w:val="001D47C6"/>
    <w:rsid w:val="001D49A9"/>
    <w:rsid w:val="001D5779"/>
    <w:rsid w:val="001D6700"/>
    <w:rsid w:val="001D7E8A"/>
    <w:rsid w:val="001E40ED"/>
    <w:rsid w:val="001F0D67"/>
    <w:rsid w:val="001F1453"/>
    <w:rsid w:val="002007E8"/>
    <w:rsid w:val="00201E91"/>
    <w:rsid w:val="002030CB"/>
    <w:rsid w:val="00204034"/>
    <w:rsid w:val="00205343"/>
    <w:rsid w:val="00205AF9"/>
    <w:rsid w:val="00205B56"/>
    <w:rsid w:val="00206A77"/>
    <w:rsid w:val="00207D2C"/>
    <w:rsid w:val="00212A40"/>
    <w:rsid w:val="00212D44"/>
    <w:rsid w:val="0021490D"/>
    <w:rsid w:val="00216A78"/>
    <w:rsid w:val="00223104"/>
    <w:rsid w:val="0022364D"/>
    <w:rsid w:val="002268FD"/>
    <w:rsid w:val="00226F8A"/>
    <w:rsid w:val="00227CA3"/>
    <w:rsid w:val="00231390"/>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A49"/>
    <w:rsid w:val="002C5D12"/>
    <w:rsid w:val="002D23B1"/>
    <w:rsid w:val="002D5CB1"/>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6021B"/>
    <w:rsid w:val="00362B0A"/>
    <w:rsid w:val="00365014"/>
    <w:rsid w:val="00372019"/>
    <w:rsid w:val="0037265C"/>
    <w:rsid w:val="003736BE"/>
    <w:rsid w:val="00375E6A"/>
    <w:rsid w:val="00376643"/>
    <w:rsid w:val="00377D22"/>
    <w:rsid w:val="003801C0"/>
    <w:rsid w:val="003815F2"/>
    <w:rsid w:val="0038349B"/>
    <w:rsid w:val="003920F8"/>
    <w:rsid w:val="00392DDE"/>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F060C"/>
    <w:rsid w:val="003F26AE"/>
    <w:rsid w:val="003F3673"/>
    <w:rsid w:val="003F5B01"/>
    <w:rsid w:val="003F7C2D"/>
    <w:rsid w:val="004020A8"/>
    <w:rsid w:val="00403709"/>
    <w:rsid w:val="00406DF1"/>
    <w:rsid w:val="004111CF"/>
    <w:rsid w:val="00411F0D"/>
    <w:rsid w:val="00421F62"/>
    <w:rsid w:val="00427C10"/>
    <w:rsid w:val="004323C4"/>
    <w:rsid w:val="0044143A"/>
    <w:rsid w:val="00441C53"/>
    <w:rsid w:val="00442894"/>
    <w:rsid w:val="00444E78"/>
    <w:rsid w:val="00445EB4"/>
    <w:rsid w:val="00451BE6"/>
    <w:rsid w:val="00451CD5"/>
    <w:rsid w:val="00452738"/>
    <w:rsid w:val="00452AD7"/>
    <w:rsid w:val="00453723"/>
    <w:rsid w:val="00456546"/>
    <w:rsid w:val="004605F5"/>
    <w:rsid w:val="00465531"/>
    <w:rsid w:val="004711B4"/>
    <w:rsid w:val="0047297A"/>
    <w:rsid w:val="004735C8"/>
    <w:rsid w:val="004756AA"/>
    <w:rsid w:val="00476469"/>
    <w:rsid w:val="004837FB"/>
    <w:rsid w:val="0049153E"/>
    <w:rsid w:val="00494F24"/>
    <w:rsid w:val="004A1A38"/>
    <w:rsid w:val="004A4532"/>
    <w:rsid w:val="004A498B"/>
    <w:rsid w:val="004A5FE4"/>
    <w:rsid w:val="004A61EB"/>
    <w:rsid w:val="004A71AC"/>
    <w:rsid w:val="004B2702"/>
    <w:rsid w:val="004B2CF4"/>
    <w:rsid w:val="004B389C"/>
    <w:rsid w:val="004C2E23"/>
    <w:rsid w:val="004C782E"/>
    <w:rsid w:val="004D25C3"/>
    <w:rsid w:val="004D5F18"/>
    <w:rsid w:val="004D76D9"/>
    <w:rsid w:val="004E2107"/>
    <w:rsid w:val="004F1902"/>
    <w:rsid w:val="004F58F4"/>
    <w:rsid w:val="0050670D"/>
    <w:rsid w:val="0051553E"/>
    <w:rsid w:val="00515724"/>
    <w:rsid w:val="0051624C"/>
    <w:rsid w:val="00516FF3"/>
    <w:rsid w:val="005208F1"/>
    <w:rsid w:val="00521996"/>
    <w:rsid w:val="0052283C"/>
    <w:rsid w:val="00524AFF"/>
    <w:rsid w:val="00540852"/>
    <w:rsid w:val="0054174D"/>
    <w:rsid w:val="00542462"/>
    <w:rsid w:val="005475EA"/>
    <w:rsid w:val="00562D1F"/>
    <w:rsid w:val="0056538F"/>
    <w:rsid w:val="005706A0"/>
    <w:rsid w:val="005731CE"/>
    <w:rsid w:val="0057512C"/>
    <w:rsid w:val="0057593F"/>
    <w:rsid w:val="00576283"/>
    <w:rsid w:val="00576DF7"/>
    <w:rsid w:val="00577C13"/>
    <w:rsid w:val="00585774"/>
    <w:rsid w:val="005857CC"/>
    <w:rsid w:val="0058669F"/>
    <w:rsid w:val="0059064E"/>
    <w:rsid w:val="005911AF"/>
    <w:rsid w:val="005913B6"/>
    <w:rsid w:val="00591F8B"/>
    <w:rsid w:val="00594BF5"/>
    <w:rsid w:val="00596896"/>
    <w:rsid w:val="005A1F83"/>
    <w:rsid w:val="005A7DAB"/>
    <w:rsid w:val="005B1522"/>
    <w:rsid w:val="005B4753"/>
    <w:rsid w:val="005C0362"/>
    <w:rsid w:val="005C5519"/>
    <w:rsid w:val="005C7EAA"/>
    <w:rsid w:val="005D07AA"/>
    <w:rsid w:val="005D1AE7"/>
    <w:rsid w:val="005D2124"/>
    <w:rsid w:val="005D4E7B"/>
    <w:rsid w:val="005E1853"/>
    <w:rsid w:val="005E3B4B"/>
    <w:rsid w:val="005E588F"/>
    <w:rsid w:val="005E7A48"/>
    <w:rsid w:val="005F065A"/>
    <w:rsid w:val="005F2F8D"/>
    <w:rsid w:val="005F5422"/>
    <w:rsid w:val="005F54C3"/>
    <w:rsid w:val="005F5CB8"/>
    <w:rsid w:val="00612739"/>
    <w:rsid w:val="00613680"/>
    <w:rsid w:val="006141E4"/>
    <w:rsid w:val="00620278"/>
    <w:rsid w:val="006219A4"/>
    <w:rsid w:val="00627D59"/>
    <w:rsid w:val="0064193F"/>
    <w:rsid w:val="00641993"/>
    <w:rsid w:val="00644E2D"/>
    <w:rsid w:val="00650817"/>
    <w:rsid w:val="0065276C"/>
    <w:rsid w:val="00656395"/>
    <w:rsid w:val="00656835"/>
    <w:rsid w:val="00660300"/>
    <w:rsid w:val="006614E2"/>
    <w:rsid w:val="00663FFA"/>
    <w:rsid w:val="00665291"/>
    <w:rsid w:val="00665FD7"/>
    <w:rsid w:val="006673B0"/>
    <w:rsid w:val="00670096"/>
    <w:rsid w:val="006709EF"/>
    <w:rsid w:val="00670F4C"/>
    <w:rsid w:val="006736CA"/>
    <w:rsid w:val="00675593"/>
    <w:rsid w:val="006804F3"/>
    <w:rsid w:val="00680DD0"/>
    <w:rsid w:val="00681A71"/>
    <w:rsid w:val="006823EC"/>
    <w:rsid w:val="00683196"/>
    <w:rsid w:val="00687A0A"/>
    <w:rsid w:val="00690DE0"/>
    <w:rsid w:val="00695381"/>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73DC"/>
    <w:rsid w:val="006E765F"/>
    <w:rsid w:val="006E7871"/>
    <w:rsid w:val="006F127A"/>
    <w:rsid w:val="006F15C4"/>
    <w:rsid w:val="006F35DA"/>
    <w:rsid w:val="006F37DE"/>
    <w:rsid w:val="006F6B0F"/>
    <w:rsid w:val="006F74B5"/>
    <w:rsid w:val="00704F76"/>
    <w:rsid w:val="0070765E"/>
    <w:rsid w:val="007122B8"/>
    <w:rsid w:val="00714DE1"/>
    <w:rsid w:val="007164B8"/>
    <w:rsid w:val="00722FEE"/>
    <w:rsid w:val="0072363B"/>
    <w:rsid w:val="00734B87"/>
    <w:rsid w:val="007372BA"/>
    <w:rsid w:val="00740138"/>
    <w:rsid w:val="007439ED"/>
    <w:rsid w:val="00744609"/>
    <w:rsid w:val="0074552F"/>
    <w:rsid w:val="00751365"/>
    <w:rsid w:val="007514F6"/>
    <w:rsid w:val="0075281B"/>
    <w:rsid w:val="007528ED"/>
    <w:rsid w:val="00754279"/>
    <w:rsid w:val="00754438"/>
    <w:rsid w:val="00756006"/>
    <w:rsid w:val="00756843"/>
    <w:rsid w:val="00760217"/>
    <w:rsid w:val="00762BD7"/>
    <w:rsid w:val="007636B1"/>
    <w:rsid w:val="00765DE6"/>
    <w:rsid w:val="007673DA"/>
    <w:rsid w:val="00773696"/>
    <w:rsid w:val="007755AE"/>
    <w:rsid w:val="007779A1"/>
    <w:rsid w:val="0078022C"/>
    <w:rsid w:val="007817B6"/>
    <w:rsid w:val="00781D2F"/>
    <w:rsid w:val="007827B8"/>
    <w:rsid w:val="00783329"/>
    <w:rsid w:val="00790068"/>
    <w:rsid w:val="00791BF6"/>
    <w:rsid w:val="00792C7C"/>
    <w:rsid w:val="00795FBB"/>
    <w:rsid w:val="007A1A9F"/>
    <w:rsid w:val="007A521E"/>
    <w:rsid w:val="007A5EE3"/>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3B3D"/>
    <w:rsid w:val="007F66E9"/>
    <w:rsid w:val="007F6D82"/>
    <w:rsid w:val="00810D57"/>
    <w:rsid w:val="00810F33"/>
    <w:rsid w:val="00813D87"/>
    <w:rsid w:val="00816350"/>
    <w:rsid w:val="008171B2"/>
    <w:rsid w:val="008228AC"/>
    <w:rsid w:val="00825BAC"/>
    <w:rsid w:val="008267CE"/>
    <w:rsid w:val="00827E4A"/>
    <w:rsid w:val="00833CAF"/>
    <w:rsid w:val="00835882"/>
    <w:rsid w:val="008373DD"/>
    <w:rsid w:val="0085215B"/>
    <w:rsid w:val="00856CB4"/>
    <w:rsid w:val="00861076"/>
    <w:rsid w:val="00861E9F"/>
    <w:rsid w:val="00863B6F"/>
    <w:rsid w:val="00870538"/>
    <w:rsid w:val="00870F65"/>
    <w:rsid w:val="00872B6A"/>
    <w:rsid w:val="00875906"/>
    <w:rsid w:val="00881B20"/>
    <w:rsid w:val="00884745"/>
    <w:rsid w:val="00884E37"/>
    <w:rsid w:val="00884E8F"/>
    <w:rsid w:val="00886751"/>
    <w:rsid w:val="00886AEF"/>
    <w:rsid w:val="0088737C"/>
    <w:rsid w:val="00894558"/>
    <w:rsid w:val="008A6AA9"/>
    <w:rsid w:val="008B027D"/>
    <w:rsid w:val="008B2684"/>
    <w:rsid w:val="008B2A26"/>
    <w:rsid w:val="008B3B29"/>
    <w:rsid w:val="008B45A1"/>
    <w:rsid w:val="008C65B3"/>
    <w:rsid w:val="008C7AB8"/>
    <w:rsid w:val="008D0DA9"/>
    <w:rsid w:val="008D1FB6"/>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457D8"/>
    <w:rsid w:val="00951060"/>
    <w:rsid w:val="00960A93"/>
    <w:rsid w:val="00965AC4"/>
    <w:rsid w:val="009669F7"/>
    <w:rsid w:val="00966AEA"/>
    <w:rsid w:val="00966DB3"/>
    <w:rsid w:val="00967DA3"/>
    <w:rsid w:val="00970B98"/>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295E"/>
    <w:rsid w:val="009E7E6F"/>
    <w:rsid w:val="009F0DD3"/>
    <w:rsid w:val="009F1CBC"/>
    <w:rsid w:val="00A01CBC"/>
    <w:rsid w:val="00A02AF0"/>
    <w:rsid w:val="00A1054D"/>
    <w:rsid w:val="00A110B8"/>
    <w:rsid w:val="00A13752"/>
    <w:rsid w:val="00A1521E"/>
    <w:rsid w:val="00A15672"/>
    <w:rsid w:val="00A15F5F"/>
    <w:rsid w:val="00A16C03"/>
    <w:rsid w:val="00A205A4"/>
    <w:rsid w:val="00A209FF"/>
    <w:rsid w:val="00A27008"/>
    <w:rsid w:val="00A303B0"/>
    <w:rsid w:val="00A31977"/>
    <w:rsid w:val="00A31A35"/>
    <w:rsid w:val="00A31AA9"/>
    <w:rsid w:val="00A4272F"/>
    <w:rsid w:val="00A45197"/>
    <w:rsid w:val="00A45EAB"/>
    <w:rsid w:val="00A47C87"/>
    <w:rsid w:val="00A53477"/>
    <w:rsid w:val="00A54E93"/>
    <w:rsid w:val="00A63684"/>
    <w:rsid w:val="00A6388A"/>
    <w:rsid w:val="00A666E5"/>
    <w:rsid w:val="00A676C8"/>
    <w:rsid w:val="00A70252"/>
    <w:rsid w:val="00A71719"/>
    <w:rsid w:val="00A72E79"/>
    <w:rsid w:val="00A776C2"/>
    <w:rsid w:val="00A80AFD"/>
    <w:rsid w:val="00A82EE9"/>
    <w:rsid w:val="00A85432"/>
    <w:rsid w:val="00A8769E"/>
    <w:rsid w:val="00A9318A"/>
    <w:rsid w:val="00A94F31"/>
    <w:rsid w:val="00A96E25"/>
    <w:rsid w:val="00AA1344"/>
    <w:rsid w:val="00AA240E"/>
    <w:rsid w:val="00AA3065"/>
    <w:rsid w:val="00AB2A51"/>
    <w:rsid w:val="00AB374B"/>
    <w:rsid w:val="00AB4F15"/>
    <w:rsid w:val="00AB6099"/>
    <w:rsid w:val="00AC347E"/>
    <w:rsid w:val="00AC38F3"/>
    <w:rsid w:val="00AC674F"/>
    <w:rsid w:val="00AD568A"/>
    <w:rsid w:val="00AD5C66"/>
    <w:rsid w:val="00AD79E7"/>
    <w:rsid w:val="00AE1314"/>
    <w:rsid w:val="00AE1C0E"/>
    <w:rsid w:val="00AE6093"/>
    <w:rsid w:val="00AE6775"/>
    <w:rsid w:val="00AE72D2"/>
    <w:rsid w:val="00AE74E1"/>
    <w:rsid w:val="00AE797A"/>
    <w:rsid w:val="00AF154C"/>
    <w:rsid w:val="00AF255A"/>
    <w:rsid w:val="00AF44F7"/>
    <w:rsid w:val="00B00DE3"/>
    <w:rsid w:val="00B0234E"/>
    <w:rsid w:val="00B03017"/>
    <w:rsid w:val="00B06DC9"/>
    <w:rsid w:val="00B06FC4"/>
    <w:rsid w:val="00B1086B"/>
    <w:rsid w:val="00B126B6"/>
    <w:rsid w:val="00B1548B"/>
    <w:rsid w:val="00B22B9C"/>
    <w:rsid w:val="00B22F15"/>
    <w:rsid w:val="00B37522"/>
    <w:rsid w:val="00B41985"/>
    <w:rsid w:val="00B424AD"/>
    <w:rsid w:val="00B42B05"/>
    <w:rsid w:val="00B43475"/>
    <w:rsid w:val="00B465D8"/>
    <w:rsid w:val="00B50459"/>
    <w:rsid w:val="00B56B8A"/>
    <w:rsid w:val="00B572AB"/>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1931"/>
    <w:rsid w:val="00B93727"/>
    <w:rsid w:val="00B94BC0"/>
    <w:rsid w:val="00BA5221"/>
    <w:rsid w:val="00BA5C17"/>
    <w:rsid w:val="00BA7AE1"/>
    <w:rsid w:val="00BB0977"/>
    <w:rsid w:val="00BB4182"/>
    <w:rsid w:val="00BB4389"/>
    <w:rsid w:val="00BB7315"/>
    <w:rsid w:val="00BC1239"/>
    <w:rsid w:val="00BC419A"/>
    <w:rsid w:val="00BE144F"/>
    <w:rsid w:val="00BE2439"/>
    <w:rsid w:val="00BE4478"/>
    <w:rsid w:val="00BF0CFE"/>
    <w:rsid w:val="00BF17E4"/>
    <w:rsid w:val="00C001A6"/>
    <w:rsid w:val="00C00DE0"/>
    <w:rsid w:val="00C04C00"/>
    <w:rsid w:val="00C06148"/>
    <w:rsid w:val="00C06704"/>
    <w:rsid w:val="00C07691"/>
    <w:rsid w:val="00C1079E"/>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62B79"/>
    <w:rsid w:val="00C63F14"/>
    <w:rsid w:val="00C645D5"/>
    <w:rsid w:val="00C65E11"/>
    <w:rsid w:val="00C675B0"/>
    <w:rsid w:val="00C70883"/>
    <w:rsid w:val="00C72CC5"/>
    <w:rsid w:val="00C80A07"/>
    <w:rsid w:val="00C843D3"/>
    <w:rsid w:val="00C84A02"/>
    <w:rsid w:val="00C84A8C"/>
    <w:rsid w:val="00C86147"/>
    <w:rsid w:val="00C876F7"/>
    <w:rsid w:val="00CA0FEF"/>
    <w:rsid w:val="00CA10C8"/>
    <w:rsid w:val="00CA1315"/>
    <w:rsid w:val="00CA4893"/>
    <w:rsid w:val="00CA5345"/>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5EBC"/>
    <w:rsid w:val="00CF6156"/>
    <w:rsid w:val="00CF7280"/>
    <w:rsid w:val="00D00955"/>
    <w:rsid w:val="00D02F7B"/>
    <w:rsid w:val="00D1044A"/>
    <w:rsid w:val="00D10692"/>
    <w:rsid w:val="00D11DF3"/>
    <w:rsid w:val="00D143A6"/>
    <w:rsid w:val="00D15692"/>
    <w:rsid w:val="00D21641"/>
    <w:rsid w:val="00D22BB7"/>
    <w:rsid w:val="00D240E8"/>
    <w:rsid w:val="00D266BC"/>
    <w:rsid w:val="00D30173"/>
    <w:rsid w:val="00D33D28"/>
    <w:rsid w:val="00D35E62"/>
    <w:rsid w:val="00D4065C"/>
    <w:rsid w:val="00D45FA4"/>
    <w:rsid w:val="00D46388"/>
    <w:rsid w:val="00D54277"/>
    <w:rsid w:val="00D556EB"/>
    <w:rsid w:val="00D5785D"/>
    <w:rsid w:val="00D600A5"/>
    <w:rsid w:val="00D60820"/>
    <w:rsid w:val="00D61F89"/>
    <w:rsid w:val="00D62B9D"/>
    <w:rsid w:val="00D67543"/>
    <w:rsid w:val="00D711A5"/>
    <w:rsid w:val="00D750CD"/>
    <w:rsid w:val="00D77A9E"/>
    <w:rsid w:val="00D81123"/>
    <w:rsid w:val="00D8681E"/>
    <w:rsid w:val="00D92BFE"/>
    <w:rsid w:val="00D963CD"/>
    <w:rsid w:val="00D976FD"/>
    <w:rsid w:val="00DA4145"/>
    <w:rsid w:val="00DA5921"/>
    <w:rsid w:val="00DB0118"/>
    <w:rsid w:val="00DB1C57"/>
    <w:rsid w:val="00DB3E2D"/>
    <w:rsid w:val="00DB78F4"/>
    <w:rsid w:val="00DC47C0"/>
    <w:rsid w:val="00DC47E3"/>
    <w:rsid w:val="00DD5D22"/>
    <w:rsid w:val="00DD7577"/>
    <w:rsid w:val="00DD7EE2"/>
    <w:rsid w:val="00DE1BE7"/>
    <w:rsid w:val="00DE4C15"/>
    <w:rsid w:val="00DE5B43"/>
    <w:rsid w:val="00DE7501"/>
    <w:rsid w:val="00DF3B4C"/>
    <w:rsid w:val="00DF48DA"/>
    <w:rsid w:val="00DF7379"/>
    <w:rsid w:val="00E105EA"/>
    <w:rsid w:val="00E20A85"/>
    <w:rsid w:val="00E21563"/>
    <w:rsid w:val="00E23619"/>
    <w:rsid w:val="00E331CC"/>
    <w:rsid w:val="00E36AF1"/>
    <w:rsid w:val="00E435E5"/>
    <w:rsid w:val="00E44822"/>
    <w:rsid w:val="00E45630"/>
    <w:rsid w:val="00E50462"/>
    <w:rsid w:val="00E51F15"/>
    <w:rsid w:val="00E52F0D"/>
    <w:rsid w:val="00E54103"/>
    <w:rsid w:val="00E54D93"/>
    <w:rsid w:val="00E5501D"/>
    <w:rsid w:val="00E56D53"/>
    <w:rsid w:val="00E61528"/>
    <w:rsid w:val="00E633AD"/>
    <w:rsid w:val="00E648FA"/>
    <w:rsid w:val="00E64ACC"/>
    <w:rsid w:val="00E64AEE"/>
    <w:rsid w:val="00E64E04"/>
    <w:rsid w:val="00E65298"/>
    <w:rsid w:val="00E66AD1"/>
    <w:rsid w:val="00E70767"/>
    <w:rsid w:val="00E70C31"/>
    <w:rsid w:val="00E7381B"/>
    <w:rsid w:val="00E748B9"/>
    <w:rsid w:val="00E74EE0"/>
    <w:rsid w:val="00E7574D"/>
    <w:rsid w:val="00E75D73"/>
    <w:rsid w:val="00E7613D"/>
    <w:rsid w:val="00E80C9C"/>
    <w:rsid w:val="00E82F64"/>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D25BE"/>
    <w:rsid w:val="00ED5E64"/>
    <w:rsid w:val="00EE6093"/>
    <w:rsid w:val="00EE7271"/>
    <w:rsid w:val="00EE770D"/>
    <w:rsid w:val="00EE78EC"/>
    <w:rsid w:val="00EF621D"/>
    <w:rsid w:val="00F00B1A"/>
    <w:rsid w:val="00F033E5"/>
    <w:rsid w:val="00F04C8E"/>
    <w:rsid w:val="00F07D11"/>
    <w:rsid w:val="00F11602"/>
    <w:rsid w:val="00F12A5C"/>
    <w:rsid w:val="00F13708"/>
    <w:rsid w:val="00F138EE"/>
    <w:rsid w:val="00F14D29"/>
    <w:rsid w:val="00F2058E"/>
    <w:rsid w:val="00F20C0C"/>
    <w:rsid w:val="00F212E0"/>
    <w:rsid w:val="00F241E6"/>
    <w:rsid w:val="00F24283"/>
    <w:rsid w:val="00F27013"/>
    <w:rsid w:val="00F3196A"/>
    <w:rsid w:val="00F32D03"/>
    <w:rsid w:val="00F33832"/>
    <w:rsid w:val="00F35013"/>
    <w:rsid w:val="00F35CB3"/>
    <w:rsid w:val="00F37C94"/>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DB6"/>
    <w:rsid w:val="00F813B5"/>
    <w:rsid w:val="00F83429"/>
    <w:rsid w:val="00F85B52"/>
    <w:rsid w:val="00F870F6"/>
    <w:rsid w:val="00F87EAE"/>
    <w:rsid w:val="00F926D1"/>
    <w:rsid w:val="00F95FA8"/>
    <w:rsid w:val="00F97F50"/>
    <w:rsid w:val="00FA2217"/>
    <w:rsid w:val="00FA2C6C"/>
    <w:rsid w:val="00FA33D6"/>
    <w:rsid w:val="00FA4335"/>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E47"/>
    <w:rsid w:val="00FD780D"/>
    <w:rsid w:val="00FD7B31"/>
    <w:rsid w:val="00FE01F4"/>
    <w:rsid w:val="00FF065B"/>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styleId="UnresolvedMention">
    <w:name w:val="Unresolved Mention"/>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 w:type="paragraph" w:styleId="Revision">
    <w:name w:val="Revision"/>
    <w:hidden/>
    <w:uiPriority w:val="99"/>
    <w:semiHidden/>
    <w:rsid w:val="00886751"/>
    <w:pPr>
      <w:spacing w:after="0" w:line="240" w:lineRule="auto"/>
    </w:pPr>
    <w:rPr>
      <w:rFonts w:ascii="Arial" w:hAnsi="Arial"/>
      <w:kern w:val="2"/>
    </w:rPr>
  </w:style>
  <w:style w:type="paragraph" w:styleId="Header">
    <w:name w:val="header"/>
    <w:basedOn w:val="Normal"/>
    <w:link w:val="HeaderChar"/>
    <w:uiPriority w:val="99"/>
    <w:unhideWhenUsed/>
    <w:rsid w:val="00F37C94"/>
    <w:pPr>
      <w:tabs>
        <w:tab w:val="center" w:pos="4320"/>
        <w:tab w:val="right" w:pos="8640"/>
      </w:tabs>
    </w:pPr>
  </w:style>
  <w:style w:type="character" w:customStyle="1" w:styleId="HeaderChar">
    <w:name w:val="Header Char"/>
    <w:basedOn w:val="DefaultParagraphFont"/>
    <w:link w:val="Header"/>
    <w:uiPriority w:val="99"/>
    <w:rsid w:val="00F37C94"/>
    <w:rPr>
      <w:rFonts w:ascii="Arial" w:hAnsi="Arial"/>
      <w:kern w:val="2"/>
    </w:rPr>
  </w:style>
  <w:style w:type="paragraph" w:styleId="Footer">
    <w:name w:val="footer"/>
    <w:basedOn w:val="Normal"/>
    <w:link w:val="FooterChar"/>
    <w:uiPriority w:val="99"/>
    <w:unhideWhenUsed/>
    <w:rsid w:val="00F37C94"/>
    <w:pPr>
      <w:tabs>
        <w:tab w:val="center" w:pos="4320"/>
        <w:tab w:val="right" w:pos="8640"/>
      </w:tabs>
    </w:pPr>
  </w:style>
  <w:style w:type="character" w:customStyle="1" w:styleId="FooterChar">
    <w:name w:val="Footer Char"/>
    <w:basedOn w:val="DefaultParagraphFont"/>
    <w:link w:val="Footer"/>
    <w:uiPriority w:val="99"/>
    <w:rsid w:val="00F37C94"/>
    <w:rPr>
      <w:rFonts w:ascii="Arial" w:hAnsi="Arial"/>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1 6 " ? > < S i m c y p D a t a   x m l n s = " h t t p : / / w w w . s i m c y p . c o m / " >  
     < P r o f i l e C h a r t s / >  
     < R e s u l t s T a b l e s / >  
     < S t a t i s t i c s C h a r t s / >  
     < R e g i o n a l F r a c t i o n C h a r t s / >  
     < I n p u t T a b l e s / >  
 < / S i m c y p D a t a > 
</file>

<file path=customXml/item3.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1912C55-0A01-4F08-9901-D095BC568640}">
  <ds:schemaRefs>
    <ds:schemaRef ds:uri="http://www.simcyp.com/"/>
  </ds:schemaRefs>
</ds:datastoreItem>
</file>

<file path=customXml/itemProps3.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5436B7-2BB2-42B9-8CE3-6B3CD10E313C}">
  <ds:schemaRefs>
    <ds:schemaRef ds:uri="http://schemas.microsoft.com/sharepoint/v3/contenttype/forms"/>
  </ds:schemaRefs>
</ds:datastoreItem>
</file>

<file path=customXml/itemProps5.xml><?xml version="1.0" encoding="utf-8"?>
<ds:datastoreItem xmlns:ds="http://schemas.openxmlformats.org/officeDocument/2006/customXml" ds:itemID="{D07777C1-78BA-4C7B-A59A-6E4B9E768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Pages>
  <Words>9605</Words>
  <Characters>54752</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Renyi Wu</cp:lastModifiedBy>
  <cp:revision>8</cp:revision>
  <dcterms:created xsi:type="dcterms:W3CDTF">2021-03-27T16:24:00Z</dcterms:created>
  <dcterms:modified xsi:type="dcterms:W3CDTF">2021-03-2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